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5AE2FA8F" w14:textId="77777777" w:rsidR="00496E8C" w:rsidRDefault="00496E8C" w:rsidP="00717030">
      <w:pPr>
        <w:contextualSpacing/>
        <w:jc w:val="center"/>
      </w:pPr>
    </w:p>
    <w:p w14:paraId="50B327E0" w14:textId="77777777" w:rsidR="00717030" w:rsidRDefault="00717030" w:rsidP="00717030">
      <w:pPr>
        <w:contextualSpacing/>
        <w:jc w:val="center"/>
      </w:pPr>
    </w:p>
    <w:p w14:paraId="040D93BF" w14:textId="50BBA672" w:rsidR="00717030" w:rsidRDefault="00E655E1" w:rsidP="00717030">
      <w:pPr>
        <w:contextualSpacing/>
        <w:jc w:val="center"/>
      </w:pPr>
      <w:r>
        <w:t>RESTful INTERFACE TO ONTOLOGIES</w:t>
      </w:r>
    </w:p>
    <w:p w14:paraId="17E9B1EC" w14:textId="77777777" w:rsidR="00A60C76" w:rsidRDefault="00A60C76" w:rsidP="00717030">
      <w:pPr>
        <w:contextualSpacing/>
        <w:jc w:val="center"/>
      </w:pPr>
      <w:r>
        <w:t>by</w:t>
      </w:r>
    </w:p>
    <w:p w14:paraId="7B5B72AA" w14:textId="28CBCD87" w:rsidR="00A60C76" w:rsidRDefault="00E655E1" w:rsidP="00717030">
      <w:pPr>
        <w:contextualSpacing/>
        <w:jc w:val="center"/>
      </w:pPr>
      <w:r>
        <w:t>CHINMAY KALE</w:t>
      </w:r>
    </w:p>
    <w:p w14:paraId="7E4ACBFB" w14:textId="5352D526" w:rsidR="00A60C76" w:rsidRDefault="00A60C76" w:rsidP="00717030">
      <w:pPr>
        <w:contextualSpacing/>
        <w:jc w:val="center"/>
      </w:pPr>
      <w:r>
        <w:t xml:space="preserve">(Under the Direction of </w:t>
      </w:r>
      <w:r w:rsidR="0006744D">
        <w:t>Krzysztof</w:t>
      </w:r>
      <w:r w:rsidR="00850495">
        <w:t xml:space="preserve"> J. Kochut</w:t>
      </w:r>
      <w:r>
        <w:t>)</w:t>
      </w:r>
    </w:p>
    <w:p w14:paraId="16804F80" w14:textId="77777777" w:rsidR="00A60C76" w:rsidRDefault="00A60C76" w:rsidP="00717030">
      <w:pPr>
        <w:contextualSpacing/>
        <w:jc w:val="center"/>
      </w:pPr>
      <w:r>
        <w:t>ABSTRACT</w:t>
      </w:r>
    </w:p>
    <w:p w14:paraId="5376A9F4" w14:textId="77777777" w:rsidR="00A60C76" w:rsidRDefault="00A60C76" w:rsidP="00A60C76">
      <w:pPr>
        <w:contextualSpacing/>
      </w:pPr>
      <w:r>
        <w:tab/>
      </w:r>
      <w:r w:rsidR="004B7C3C">
        <w:fldChar w:fldCharType="begin"/>
      </w:r>
      <w:r>
        <w:instrText xml:space="preserve"> MACROBUTTON  AcceptAllChangesInDoc "[Click here and type your abstract. Doctoral: 350 words max. Masters: 150.]" </w:instrText>
      </w:r>
      <w:r w:rsidR="004B7C3C">
        <w:fldChar w:fldCharType="end"/>
      </w:r>
    </w:p>
    <w:p w14:paraId="0A62E849" w14:textId="77777777" w:rsidR="00A60C76" w:rsidRDefault="00A60C76" w:rsidP="00A60C76">
      <w:pPr>
        <w:contextualSpacing/>
      </w:pPr>
    </w:p>
    <w:p w14:paraId="0F75E88D" w14:textId="77777777" w:rsidR="00A60C76" w:rsidRDefault="00A60C76" w:rsidP="00A60C76">
      <w:pPr>
        <w:contextualSpacing/>
      </w:pPr>
    </w:p>
    <w:p w14:paraId="39672D42" w14:textId="297543BF" w:rsidR="00A60C76" w:rsidRDefault="00A60C76" w:rsidP="00A60C76">
      <w:pPr>
        <w:tabs>
          <w:tab w:val="left" w:pos="2160"/>
        </w:tabs>
        <w:ind w:left="2160" w:hanging="2160"/>
        <w:contextualSpacing/>
      </w:pPr>
      <w:r>
        <w:t>INDEX WORDS:</w:t>
      </w:r>
      <w:r>
        <w:tab/>
      </w:r>
      <w:r w:rsidR="00850495">
        <w:t xml:space="preserve">RESTful Web Services, Ontologies, SPARQL Endpoints, Ontology Servers, </w:t>
      </w:r>
      <w:r w:rsidR="00002510">
        <w:t>And Semantic</w:t>
      </w:r>
      <w:r w:rsidR="00850495">
        <w:t xml:space="preserve"> Web</w:t>
      </w:r>
    </w:p>
    <w:p w14:paraId="4640141E" w14:textId="77777777" w:rsidR="00A60C76" w:rsidRDefault="00A60C76" w:rsidP="00A60C76">
      <w:pPr>
        <w:tabs>
          <w:tab w:val="left" w:pos="2160"/>
        </w:tabs>
        <w:ind w:left="2160" w:hanging="2160"/>
        <w:contextualSpacing/>
      </w:pPr>
    </w:p>
    <w:p w14:paraId="2350A641" w14:textId="77777777" w:rsidR="00A60C76" w:rsidRDefault="00A60C76">
      <w:r>
        <w:br w:type="page"/>
      </w:r>
    </w:p>
    <w:p w14:paraId="6806DFE8" w14:textId="77777777" w:rsidR="00A60C76" w:rsidRDefault="00A60C76" w:rsidP="00365A2E">
      <w:pPr>
        <w:tabs>
          <w:tab w:val="left" w:pos="2160"/>
        </w:tabs>
        <w:contextualSpacing/>
        <w:jc w:val="center"/>
      </w:pPr>
    </w:p>
    <w:p w14:paraId="6AC8AE61" w14:textId="77777777" w:rsidR="00A60C76" w:rsidRDefault="00A60C76" w:rsidP="00365A2E">
      <w:pPr>
        <w:tabs>
          <w:tab w:val="left" w:pos="2160"/>
        </w:tabs>
        <w:contextualSpacing/>
        <w:jc w:val="center"/>
      </w:pPr>
    </w:p>
    <w:p w14:paraId="2FD6BD0B" w14:textId="55E3B2EB" w:rsidR="00A60C76" w:rsidRDefault="001662D2" w:rsidP="00365A2E">
      <w:pPr>
        <w:tabs>
          <w:tab w:val="left" w:pos="2160"/>
        </w:tabs>
        <w:contextualSpacing/>
        <w:jc w:val="center"/>
      </w:pPr>
      <w:r>
        <w:t xml:space="preserve">RESTful </w:t>
      </w:r>
      <w:r w:rsidR="00475346">
        <w:t>INTERFACE TO ONTOLOGY</w:t>
      </w:r>
    </w:p>
    <w:p w14:paraId="5C1F27EF" w14:textId="77777777" w:rsidR="00A60C76" w:rsidRDefault="00A60C76" w:rsidP="00365A2E">
      <w:pPr>
        <w:tabs>
          <w:tab w:val="left" w:pos="2160"/>
        </w:tabs>
        <w:contextualSpacing/>
        <w:jc w:val="center"/>
      </w:pPr>
    </w:p>
    <w:p w14:paraId="324BECF8" w14:textId="77777777" w:rsidR="00A60C76" w:rsidRDefault="00A60C76" w:rsidP="00365A2E">
      <w:pPr>
        <w:tabs>
          <w:tab w:val="left" w:pos="2160"/>
        </w:tabs>
        <w:contextualSpacing/>
        <w:jc w:val="center"/>
      </w:pPr>
      <w:r>
        <w:t>by</w:t>
      </w:r>
    </w:p>
    <w:p w14:paraId="25CEA436" w14:textId="77777777" w:rsidR="00A60C76" w:rsidRDefault="00A60C76" w:rsidP="00365A2E">
      <w:pPr>
        <w:tabs>
          <w:tab w:val="left" w:pos="2160"/>
        </w:tabs>
        <w:contextualSpacing/>
        <w:jc w:val="center"/>
      </w:pPr>
    </w:p>
    <w:p w14:paraId="037E755A" w14:textId="7835A5C5" w:rsidR="00A60C76" w:rsidRDefault="00475346" w:rsidP="00365A2E">
      <w:pPr>
        <w:tabs>
          <w:tab w:val="left" w:pos="2160"/>
        </w:tabs>
        <w:contextualSpacing/>
        <w:jc w:val="center"/>
      </w:pPr>
      <w:r>
        <w:t>CHINMAY KALE</w:t>
      </w:r>
    </w:p>
    <w:p w14:paraId="2568A6FC" w14:textId="492FA8D4" w:rsidR="00A60C76" w:rsidRDefault="001662D2" w:rsidP="00365A2E">
      <w:pPr>
        <w:tabs>
          <w:tab w:val="left" w:pos="2160"/>
        </w:tabs>
        <w:contextualSpacing/>
        <w:jc w:val="center"/>
      </w:pPr>
      <w:r>
        <w:t>B.E. Computer Engineering, University of Pune, India, 2006</w:t>
      </w:r>
    </w:p>
    <w:p w14:paraId="3ADAC83F" w14:textId="446CAB33" w:rsidR="00A60C76" w:rsidRDefault="00A60C76" w:rsidP="00365A2E">
      <w:pPr>
        <w:tabs>
          <w:tab w:val="left" w:pos="2160"/>
        </w:tabs>
        <w:contextualSpacing/>
        <w:jc w:val="center"/>
      </w:pPr>
    </w:p>
    <w:p w14:paraId="7640E34A" w14:textId="6B806A52" w:rsidR="00A60C76" w:rsidRDefault="00A60C76" w:rsidP="00365A2E">
      <w:pPr>
        <w:tabs>
          <w:tab w:val="left" w:pos="2160"/>
        </w:tabs>
        <w:contextualSpacing/>
        <w:jc w:val="center"/>
      </w:pPr>
    </w:p>
    <w:p w14:paraId="325C75E2" w14:textId="77777777" w:rsidR="00A60C76" w:rsidRDefault="00A60C76" w:rsidP="00365A2E">
      <w:pPr>
        <w:tabs>
          <w:tab w:val="left" w:pos="2160"/>
        </w:tabs>
        <w:contextualSpacing/>
        <w:jc w:val="center"/>
      </w:pPr>
    </w:p>
    <w:p w14:paraId="20233D70" w14:textId="77777777" w:rsidR="00A60C76" w:rsidRDefault="00A60C76" w:rsidP="00365A2E">
      <w:pPr>
        <w:tabs>
          <w:tab w:val="left" w:pos="2160"/>
        </w:tabs>
        <w:contextualSpacing/>
        <w:jc w:val="center"/>
      </w:pPr>
    </w:p>
    <w:p w14:paraId="02F8BF78" w14:textId="77777777" w:rsidR="00A60C76" w:rsidRDefault="00A60C76" w:rsidP="00365A2E">
      <w:pPr>
        <w:tabs>
          <w:tab w:val="left" w:pos="2160"/>
        </w:tabs>
        <w:contextualSpacing/>
        <w:jc w:val="center"/>
      </w:pPr>
    </w:p>
    <w:p w14:paraId="1BD6008A" w14:textId="77777777" w:rsidR="00A60C76" w:rsidRDefault="00A60C76" w:rsidP="00365A2E">
      <w:pPr>
        <w:tabs>
          <w:tab w:val="left" w:pos="2160"/>
        </w:tabs>
        <w:contextualSpacing/>
        <w:jc w:val="center"/>
      </w:pPr>
    </w:p>
    <w:p w14:paraId="7BDF6C79" w14:textId="00649FFD" w:rsidR="00A60C76" w:rsidRDefault="00A60C76" w:rsidP="00365A2E">
      <w:pPr>
        <w:tabs>
          <w:tab w:val="left" w:pos="2160"/>
        </w:tabs>
        <w:contextualSpacing/>
        <w:jc w:val="center"/>
      </w:pPr>
      <w:r>
        <w:t xml:space="preserve">A </w:t>
      </w:r>
      <w:r w:rsidR="0072057B">
        <w:t>Thesis</w:t>
      </w:r>
      <w:r>
        <w:t xml:space="preserve"> Submitted to the Graduate Faculty of The </w:t>
      </w:r>
      <w:r w:rsidR="00365A2E">
        <w:t>University of Georgia in Partial Fulfillment of the Requirements for the Degree</w:t>
      </w:r>
    </w:p>
    <w:p w14:paraId="45515398" w14:textId="77777777" w:rsidR="00365A2E" w:rsidRDefault="00365A2E" w:rsidP="00365A2E">
      <w:pPr>
        <w:tabs>
          <w:tab w:val="left" w:pos="2160"/>
        </w:tabs>
        <w:contextualSpacing/>
        <w:jc w:val="center"/>
      </w:pPr>
    </w:p>
    <w:p w14:paraId="5C00CEF3" w14:textId="6C7887AA" w:rsidR="00365A2E" w:rsidRDefault="0072057B" w:rsidP="00365A2E">
      <w:pPr>
        <w:tabs>
          <w:tab w:val="left" w:pos="2160"/>
        </w:tabs>
        <w:contextualSpacing/>
        <w:jc w:val="center"/>
      </w:pPr>
      <w:r>
        <w:t>MASTER</w:t>
      </w:r>
      <w:r w:rsidR="00365A2E">
        <w:t xml:space="preserve"> OF </w:t>
      </w:r>
      <w:r>
        <w:t>SCIENCE</w:t>
      </w:r>
    </w:p>
    <w:p w14:paraId="26102D3A" w14:textId="77777777" w:rsidR="00365A2E" w:rsidRDefault="00365A2E" w:rsidP="00365A2E">
      <w:pPr>
        <w:tabs>
          <w:tab w:val="left" w:pos="2160"/>
        </w:tabs>
        <w:contextualSpacing/>
        <w:jc w:val="center"/>
      </w:pPr>
    </w:p>
    <w:p w14:paraId="55A3C197" w14:textId="77777777" w:rsidR="00365A2E" w:rsidRDefault="00365A2E" w:rsidP="00365A2E">
      <w:pPr>
        <w:tabs>
          <w:tab w:val="left" w:pos="2160"/>
        </w:tabs>
        <w:contextualSpacing/>
        <w:jc w:val="center"/>
      </w:pPr>
      <w:r>
        <w:t>ATHENS, GEORGIA</w:t>
      </w:r>
    </w:p>
    <w:p w14:paraId="0646AE8D" w14:textId="0A7AA50E" w:rsidR="00365A2E" w:rsidRDefault="0072057B" w:rsidP="00365A2E">
      <w:pPr>
        <w:tabs>
          <w:tab w:val="left" w:pos="2160"/>
        </w:tabs>
        <w:contextualSpacing/>
        <w:jc w:val="center"/>
      </w:pPr>
      <w:r>
        <w:t>2011</w:t>
      </w:r>
    </w:p>
    <w:p w14:paraId="60A311E4" w14:textId="77777777" w:rsidR="00365A2E" w:rsidRDefault="00365A2E">
      <w:r>
        <w:br w:type="page"/>
      </w:r>
    </w:p>
    <w:p w14:paraId="6AF23A48" w14:textId="77777777" w:rsidR="00365A2E" w:rsidRDefault="00365A2E" w:rsidP="00365A2E">
      <w:pPr>
        <w:contextualSpacing/>
      </w:pPr>
    </w:p>
    <w:p w14:paraId="69B2CFEB" w14:textId="77777777" w:rsidR="00365A2E" w:rsidRDefault="00365A2E" w:rsidP="00365A2E">
      <w:pPr>
        <w:contextualSpacing/>
      </w:pPr>
    </w:p>
    <w:p w14:paraId="0BDF5CA4" w14:textId="77777777" w:rsidR="00365A2E" w:rsidRDefault="00365A2E" w:rsidP="00365A2E">
      <w:pPr>
        <w:contextualSpacing/>
      </w:pPr>
    </w:p>
    <w:p w14:paraId="12F1B322" w14:textId="77777777" w:rsidR="00365A2E" w:rsidRDefault="00365A2E" w:rsidP="00365A2E">
      <w:pPr>
        <w:contextualSpacing/>
      </w:pPr>
    </w:p>
    <w:p w14:paraId="5D71D1A1" w14:textId="77777777" w:rsidR="00365A2E" w:rsidRDefault="00365A2E" w:rsidP="00365A2E">
      <w:pPr>
        <w:contextualSpacing/>
      </w:pPr>
    </w:p>
    <w:p w14:paraId="7283E2C1" w14:textId="77777777" w:rsidR="00365A2E" w:rsidRDefault="00365A2E" w:rsidP="00365A2E">
      <w:pPr>
        <w:contextualSpacing/>
      </w:pPr>
    </w:p>
    <w:p w14:paraId="489EFB13" w14:textId="77777777" w:rsidR="00365A2E" w:rsidRDefault="00365A2E" w:rsidP="00365A2E">
      <w:pPr>
        <w:contextualSpacing/>
      </w:pPr>
    </w:p>
    <w:p w14:paraId="1612F693" w14:textId="77777777" w:rsidR="00365A2E" w:rsidRDefault="00365A2E" w:rsidP="00365A2E">
      <w:pPr>
        <w:contextualSpacing/>
      </w:pPr>
    </w:p>
    <w:p w14:paraId="708A23BD" w14:textId="77777777" w:rsidR="00365A2E" w:rsidRDefault="00365A2E" w:rsidP="00365A2E">
      <w:pPr>
        <w:contextualSpacing/>
      </w:pPr>
    </w:p>
    <w:p w14:paraId="7E8A0EA8" w14:textId="77777777" w:rsidR="00365A2E" w:rsidRDefault="00365A2E" w:rsidP="00365A2E">
      <w:pPr>
        <w:contextualSpacing/>
      </w:pPr>
    </w:p>
    <w:p w14:paraId="11612CC2" w14:textId="77777777" w:rsidR="00365A2E" w:rsidRDefault="00365A2E" w:rsidP="00365A2E">
      <w:pPr>
        <w:contextualSpacing/>
      </w:pPr>
    </w:p>
    <w:p w14:paraId="57FECD57" w14:textId="77777777" w:rsidR="00365A2E" w:rsidRDefault="00365A2E" w:rsidP="00365A2E">
      <w:pPr>
        <w:contextualSpacing/>
      </w:pPr>
    </w:p>
    <w:p w14:paraId="65186BA7" w14:textId="77777777" w:rsidR="00365A2E" w:rsidRDefault="00365A2E" w:rsidP="00365A2E">
      <w:pPr>
        <w:contextualSpacing/>
      </w:pPr>
    </w:p>
    <w:p w14:paraId="74E6D8D4" w14:textId="77777777" w:rsidR="00365A2E" w:rsidRDefault="00365A2E" w:rsidP="00365A2E">
      <w:pPr>
        <w:contextualSpacing/>
      </w:pPr>
    </w:p>
    <w:p w14:paraId="5719442F" w14:textId="77777777" w:rsidR="00365A2E" w:rsidRDefault="00365A2E" w:rsidP="00365A2E">
      <w:pPr>
        <w:contextualSpacing/>
      </w:pPr>
    </w:p>
    <w:p w14:paraId="7F59B2FC" w14:textId="77777777" w:rsidR="00365A2E" w:rsidRDefault="00365A2E" w:rsidP="00365A2E">
      <w:pPr>
        <w:contextualSpacing/>
      </w:pPr>
    </w:p>
    <w:p w14:paraId="2F346DAD" w14:textId="77777777" w:rsidR="00365A2E" w:rsidRDefault="00365A2E" w:rsidP="00365A2E">
      <w:pPr>
        <w:contextualSpacing/>
      </w:pPr>
    </w:p>
    <w:p w14:paraId="096050B4" w14:textId="77777777" w:rsidR="00365A2E" w:rsidRDefault="00365A2E" w:rsidP="00365A2E">
      <w:pPr>
        <w:contextualSpacing/>
      </w:pPr>
    </w:p>
    <w:p w14:paraId="4F04CE79" w14:textId="105838AF" w:rsidR="00365A2E" w:rsidRDefault="00365A2E" w:rsidP="00365A2E">
      <w:pPr>
        <w:contextualSpacing/>
        <w:jc w:val="center"/>
      </w:pPr>
      <w:r>
        <w:t xml:space="preserve">© </w:t>
      </w:r>
      <w:r w:rsidR="000A6425">
        <w:t>2011</w:t>
      </w:r>
    </w:p>
    <w:p w14:paraId="0671E3EF" w14:textId="2F7EB1DF" w:rsidR="00365A2E" w:rsidRDefault="000A6425" w:rsidP="00365A2E">
      <w:pPr>
        <w:contextualSpacing/>
        <w:jc w:val="center"/>
      </w:pPr>
      <w:r>
        <w:t>CHINMAY KALE</w:t>
      </w:r>
    </w:p>
    <w:p w14:paraId="5A41F17C" w14:textId="77777777" w:rsidR="00365A2E" w:rsidRDefault="00365A2E" w:rsidP="00365A2E">
      <w:pPr>
        <w:contextualSpacing/>
        <w:jc w:val="center"/>
      </w:pPr>
      <w:r>
        <w:t>All Rights Reserved</w:t>
      </w:r>
    </w:p>
    <w:p w14:paraId="2ED9FB96" w14:textId="77777777" w:rsidR="00365A2E" w:rsidRDefault="00365A2E" w:rsidP="00365A2E">
      <w:r>
        <w:br w:type="page"/>
      </w:r>
    </w:p>
    <w:p w14:paraId="7B9585A7" w14:textId="77777777" w:rsidR="00365A2E" w:rsidRDefault="00365A2E" w:rsidP="00365A2E">
      <w:pPr>
        <w:contextualSpacing/>
        <w:jc w:val="center"/>
      </w:pPr>
    </w:p>
    <w:p w14:paraId="3235418B" w14:textId="77777777" w:rsidR="00365A2E" w:rsidRDefault="00365A2E" w:rsidP="00365A2E">
      <w:pPr>
        <w:contextualSpacing/>
        <w:jc w:val="center"/>
      </w:pPr>
    </w:p>
    <w:p w14:paraId="40203E4C" w14:textId="021F76D6" w:rsidR="00365A2E" w:rsidRDefault="00475346" w:rsidP="00365A2E">
      <w:pPr>
        <w:contextualSpacing/>
        <w:jc w:val="center"/>
      </w:pPr>
      <w:r>
        <w:t>RESTful INTERFACE TO ONTOLOGY</w:t>
      </w:r>
    </w:p>
    <w:p w14:paraId="3002CA6B" w14:textId="77777777" w:rsidR="00365A2E" w:rsidRDefault="00365A2E" w:rsidP="00365A2E">
      <w:pPr>
        <w:contextualSpacing/>
        <w:jc w:val="center"/>
      </w:pPr>
    </w:p>
    <w:p w14:paraId="761C386B" w14:textId="77777777" w:rsidR="00365A2E" w:rsidRDefault="00365A2E" w:rsidP="00365A2E">
      <w:pPr>
        <w:contextualSpacing/>
        <w:jc w:val="center"/>
      </w:pPr>
      <w:r>
        <w:t>by</w:t>
      </w:r>
    </w:p>
    <w:p w14:paraId="33AD6100" w14:textId="77777777" w:rsidR="00365A2E" w:rsidRDefault="00365A2E" w:rsidP="00365A2E">
      <w:pPr>
        <w:contextualSpacing/>
        <w:jc w:val="center"/>
      </w:pPr>
    </w:p>
    <w:p w14:paraId="1D6F07DB" w14:textId="6006846E" w:rsidR="00365A2E" w:rsidRDefault="00475346" w:rsidP="00365A2E">
      <w:pPr>
        <w:contextualSpacing/>
        <w:jc w:val="center"/>
      </w:pPr>
      <w:r>
        <w:t>CHINMAY KALE</w:t>
      </w:r>
    </w:p>
    <w:p w14:paraId="478D21A4" w14:textId="77777777" w:rsidR="00365A2E" w:rsidRDefault="00365A2E" w:rsidP="00365A2E">
      <w:pPr>
        <w:contextualSpacing/>
      </w:pPr>
    </w:p>
    <w:p w14:paraId="0C507C8E" w14:textId="77777777" w:rsidR="00365A2E" w:rsidRDefault="00365A2E" w:rsidP="00365A2E">
      <w:pPr>
        <w:contextualSpacing/>
      </w:pPr>
    </w:p>
    <w:p w14:paraId="06C6FD40" w14:textId="77777777" w:rsidR="00365A2E" w:rsidRDefault="00365A2E" w:rsidP="00365A2E">
      <w:pPr>
        <w:contextualSpacing/>
      </w:pPr>
    </w:p>
    <w:p w14:paraId="1AEE336E" w14:textId="77777777" w:rsidR="00365A2E" w:rsidRDefault="00365A2E" w:rsidP="00365A2E">
      <w:pPr>
        <w:contextualSpacing/>
      </w:pPr>
    </w:p>
    <w:p w14:paraId="3F37B8C3" w14:textId="624B5D0C" w:rsidR="00365A2E" w:rsidRDefault="00365A2E" w:rsidP="00DA5ED2">
      <w:pPr>
        <w:spacing w:line="240" w:lineRule="auto"/>
        <w:contextualSpacing/>
      </w:pPr>
      <w:r>
        <w:tab/>
      </w:r>
      <w:r>
        <w:tab/>
      </w:r>
      <w:r>
        <w:tab/>
      </w:r>
      <w:r>
        <w:tab/>
      </w:r>
      <w:r>
        <w:tab/>
      </w:r>
      <w:r>
        <w:tab/>
        <w:t>Major Professor:</w:t>
      </w:r>
      <w:r>
        <w:tab/>
      </w:r>
      <w:r w:rsidR="00A5420F">
        <w:t>Krzysztof J. Kochut</w:t>
      </w:r>
    </w:p>
    <w:p w14:paraId="57B7D459" w14:textId="4C21B1E2" w:rsidR="00365A2E" w:rsidRDefault="00365A2E" w:rsidP="00DA5ED2">
      <w:pPr>
        <w:spacing w:line="240" w:lineRule="auto"/>
        <w:contextualSpacing/>
      </w:pPr>
      <w:r>
        <w:tab/>
      </w:r>
      <w:r>
        <w:tab/>
      </w:r>
      <w:r>
        <w:tab/>
      </w:r>
      <w:r>
        <w:tab/>
      </w:r>
      <w:r>
        <w:tab/>
      </w:r>
      <w:r>
        <w:tab/>
        <w:t>Committee:</w:t>
      </w:r>
      <w:r>
        <w:tab/>
      </w:r>
      <w:r>
        <w:tab/>
      </w:r>
      <w:r w:rsidR="00A5420F">
        <w:t>John A. Miller</w:t>
      </w:r>
    </w:p>
    <w:p w14:paraId="425A4D6C" w14:textId="51BA13DC" w:rsidR="00365A2E" w:rsidRDefault="00365A2E" w:rsidP="00DA5ED2">
      <w:pPr>
        <w:spacing w:line="240" w:lineRule="auto"/>
        <w:contextualSpacing/>
      </w:pPr>
      <w:r>
        <w:tab/>
      </w:r>
      <w:r>
        <w:tab/>
      </w:r>
      <w:r>
        <w:tab/>
      </w:r>
      <w:r>
        <w:tab/>
      </w:r>
      <w:r>
        <w:tab/>
      </w:r>
      <w:r>
        <w:tab/>
      </w:r>
      <w:r>
        <w:tab/>
      </w:r>
      <w:r>
        <w:tab/>
      </w:r>
      <w:r>
        <w:tab/>
      </w:r>
      <w:r w:rsidR="00A5420F">
        <w:t>William York</w:t>
      </w:r>
    </w:p>
    <w:p w14:paraId="026C34CC" w14:textId="6A98C2E0" w:rsidR="00365A2E" w:rsidRDefault="00365A2E" w:rsidP="00A5420F">
      <w:pPr>
        <w:spacing w:line="240" w:lineRule="auto"/>
        <w:contextualSpacing/>
      </w:pPr>
      <w:r>
        <w:tab/>
      </w:r>
      <w:r>
        <w:tab/>
      </w:r>
      <w:r>
        <w:tab/>
      </w:r>
      <w:r>
        <w:tab/>
      </w:r>
      <w:r>
        <w:tab/>
      </w:r>
      <w:r>
        <w:tab/>
      </w:r>
      <w:r>
        <w:tab/>
      </w:r>
      <w:r>
        <w:tab/>
      </w:r>
      <w:r>
        <w:tab/>
      </w:r>
    </w:p>
    <w:p w14:paraId="0C321E0D" w14:textId="77777777" w:rsidR="00365A2E" w:rsidRDefault="00365A2E" w:rsidP="00DA5ED2">
      <w:pPr>
        <w:spacing w:line="240" w:lineRule="auto"/>
        <w:contextualSpacing/>
      </w:pPr>
    </w:p>
    <w:p w14:paraId="79B78514" w14:textId="77777777" w:rsidR="00365A2E" w:rsidRDefault="00365A2E" w:rsidP="00DA5ED2">
      <w:pPr>
        <w:spacing w:line="240" w:lineRule="auto"/>
        <w:contextualSpacing/>
      </w:pPr>
    </w:p>
    <w:p w14:paraId="1079557B" w14:textId="77777777" w:rsidR="00365A2E" w:rsidRDefault="00365A2E" w:rsidP="00DA5ED2">
      <w:pPr>
        <w:spacing w:line="240" w:lineRule="auto"/>
        <w:contextualSpacing/>
      </w:pPr>
    </w:p>
    <w:p w14:paraId="19D118BE" w14:textId="77777777" w:rsidR="00365A2E" w:rsidRDefault="00365A2E" w:rsidP="00DA5ED2">
      <w:pPr>
        <w:spacing w:line="240" w:lineRule="auto"/>
        <w:contextualSpacing/>
      </w:pPr>
    </w:p>
    <w:p w14:paraId="05AEE853" w14:textId="77777777" w:rsidR="00365A2E" w:rsidRDefault="00365A2E" w:rsidP="00DA5ED2">
      <w:pPr>
        <w:spacing w:line="240" w:lineRule="auto"/>
        <w:contextualSpacing/>
      </w:pPr>
    </w:p>
    <w:p w14:paraId="22136D94" w14:textId="77777777" w:rsidR="00365A2E" w:rsidRDefault="00365A2E" w:rsidP="00DA5ED2">
      <w:pPr>
        <w:spacing w:line="240" w:lineRule="auto"/>
        <w:contextualSpacing/>
      </w:pPr>
    </w:p>
    <w:p w14:paraId="5E5F8DCC" w14:textId="77777777" w:rsidR="00DA5ED2" w:rsidRDefault="00DA5ED2" w:rsidP="00DA5ED2">
      <w:pPr>
        <w:spacing w:line="240" w:lineRule="auto"/>
        <w:contextualSpacing/>
      </w:pPr>
    </w:p>
    <w:p w14:paraId="12CFAC72" w14:textId="77777777" w:rsidR="00365A2E" w:rsidRDefault="00365A2E" w:rsidP="00DA5ED2">
      <w:pPr>
        <w:spacing w:line="240" w:lineRule="auto"/>
        <w:contextualSpacing/>
      </w:pPr>
    </w:p>
    <w:p w14:paraId="44174304" w14:textId="77777777" w:rsidR="00365A2E" w:rsidRDefault="00365A2E" w:rsidP="00DA5ED2">
      <w:pPr>
        <w:spacing w:line="240" w:lineRule="auto"/>
        <w:contextualSpacing/>
      </w:pPr>
    </w:p>
    <w:p w14:paraId="4B72D3BC" w14:textId="77777777" w:rsidR="00365A2E" w:rsidRDefault="00365A2E" w:rsidP="00DA5ED2">
      <w:pPr>
        <w:spacing w:line="240" w:lineRule="auto"/>
        <w:contextualSpacing/>
      </w:pPr>
      <w:r>
        <w:t>Electronic Version Approved:</w:t>
      </w:r>
    </w:p>
    <w:p w14:paraId="0F31A0A0" w14:textId="77777777" w:rsidR="00365A2E" w:rsidRDefault="00365A2E" w:rsidP="00DA5ED2">
      <w:pPr>
        <w:spacing w:line="240" w:lineRule="auto"/>
        <w:contextualSpacing/>
      </w:pPr>
    </w:p>
    <w:p w14:paraId="7DEBDEFB" w14:textId="77777777" w:rsidR="00365A2E" w:rsidRDefault="00365A2E" w:rsidP="00DA5ED2">
      <w:pPr>
        <w:spacing w:line="240" w:lineRule="auto"/>
        <w:contextualSpacing/>
      </w:pPr>
      <w:r>
        <w:t>Maureen Grasso</w:t>
      </w:r>
    </w:p>
    <w:p w14:paraId="5CD6409D" w14:textId="77777777" w:rsidR="00365A2E" w:rsidRDefault="00365A2E" w:rsidP="00DA5ED2">
      <w:pPr>
        <w:spacing w:line="240" w:lineRule="auto"/>
        <w:contextualSpacing/>
      </w:pPr>
      <w:r>
        <w:t>Dean of the Graduate School</w:t>
      </w:r>
    </w:p>
    <w:p w14:paraId="2279A393" w14:textId="77777777" w:rsidR="00365A2E" w:rsidRDefault="00365A2E" w:rsidP="00DA5ED2">
      <w:pPr>
        <w:spacing w:line="240" w:lineRule="auto"/>
        <w:contextualSpacing/>
      </w:pPr>
      <w:r>
        <w:t>The University of Georgia</w:t>
      </w:r>
    </w:p>
    <w:p w14:paraId="2F84FE64" w14:textId="77777777" w:rsidR="00365A2E" w:rsidRDefault="004B7C3C" w:rsidP="00DA5ED2">
      <w:pPr>
        <w:spacing w:line="240" w:lineRule="auto"/>
        <w:contextualSpacing/>
      </w:pPr>
      <w:r>
        <w:fldChar w:fldCharType="begin"/>
      </w:r>
      <w:r w:rsidR="00365A2E">
        <w:instrText xml:space="preserve"> MACROBUTTON  AcceptAllChangesInDoc "[May, August, or December]" </w:instrText>
      </w:r>
      <w:r>
        <w:fldChar w:fldCharType="end"/>
      </w:r>
      <w:r w:rsidR="00365A2E">
        <w:t xml:space="preserve"> </w:t>
      </w:r>
      <w:r>
        <w:fldChar w:fldCharType="begin"/>
      </w:r>
      <w:r w:rsidR="00365A2E">
        <w:instrText xml:space="preserve"> MACROBUTTON  AcceptAllChangesInDoc "[Year of Graduation]" </w:instrText>
      </w:r>
      <w:r>
        <w:fldChar w:fldCharType="end"/>
      </w:r>
    </w:p>
    <w:p w14:paraId="1C2020D1" w14:textId="77777777" w:rsidR="00365A2E" w:rsidRDefault="00365A2E" w:rsidP="00365A2E">
      <w:pPr>
        <w:contextualSpacing/>
      </w:pPr>
    </w:p>
    <w:p w14:paraId="1797A747" w14:textId="77777777" w:rsidR="00DA5ED2" w:rsidRDefault="00DA5ED2" w:rsidP="00365A2E">
      <w:pPr>
        <w:contextualSpacing/>
        <w:sectPr w:rsidR="00DA5ED2" w:rsidSect="00904B07">
          <w:pgSz w:w="12240" w:h="15840"/>
          <w:pgMar w:top="1440" w:right="1440" w:bottom="1440" w:left="1440" w:header="720" w:footer="720" w:gutter="0"/>
          <w:cols w:space="720"/>
          <w:docGrid w:linePitch="360"/>
        </w:sectPr>
      </w:pPr>
    </w:p>
    <w:p w14:paraId="2FF90EDC" w14:textId="77777777" w:rsidR="00365A2E" w:rsidRDefault="00365A2E" w:rsidP="009A1C8F">
      <w:pPr>
        <w:contextualSpacing/>
        <w:jc w:val="center"/>
      </w:pPr>
    </w:p>
    <w:p w14:paraId="00BBCD04" w14:textId="77777777" w:rsidR="009A1C8F" w:rsidRDefault="009A1C8F" w:rsidP="009A1C8F">
      <w:pPr>
        <w:contextualSpacing/>
        <w:jc w:val="center"/>
      </w:pPr>
    </w:p>
    <w:p w14:paraId="3FB4C3AE" w14:textId="77777777" w:rsidR="009A1C8F" w:rsidRDefault="009A1C8F" w:rsidP="009A1C8F">
      <w:pPr>
        <w:contextualSpacing/>
        <w:jc w:val="center"/>
      </w:pPr>
      <w:r>
        <w:t>DEDICATION</w:t>
      </w:r>
    </w:p>
    <w:p w14:paraId="14C3D104" w14:textId="7BC9092B" w:rsidR="009A1C8F" w:rsidRDefault="009A1C8F" w:rsidP="009A1C8F">
      <w:pPr>
        <w:contextualSpacing/>
      </w:pPr>
      <w:r>
        <w:tab/>
      </w:r>
      <w:r w:rsidR="005C49F8">
        <w:t>To my parents and loved ones.</w:t>
      </w:r>
    </w:p>
    <w:p w14:paraId="37364D7C" w14:textId="77777777" w:rsidR="009A1C8F" w:rsidRDefault="009A1C8F">
      <w:r>
        <w:br w:type="page"/>
      </w:r>
    </w:p>
    <w:p w14:paraId="39476F61" w14:textId="77777777" w:rsidR="009A1C8F" w:rsidRDefault="009A1C8F" w:rsidP="009A1C8F">
      <w:pPr>
        <w:contextualSpacing/>
        <w:jc w:val="center"/>
      </w:pPr>
    </w:p>
    <w:p w14:paraId="0488B435" w14:textId="77777777" w:rsidR="009A1C8F" w:rsidRDefault="009A1C8F" w:rsidP="009A1C8F">
      <w:pPr>
        <w:contextualSpacing/>
        <w:jc w:val="center"/>
      </w:pPr>
    </w:p>
    <w:p w14:paraId="0B76122D" w14:textId="77777777" w:rsidR="009A1C8F" w:rsidRDefault="009A1C8F" w:rsidP="009A1C8F">
      <w:pPr>
        <w:contextualSpacing/>
        <w:jc w:val="center"/>
      </w:pPr>
      <w:r>
        <w:t>ACKNOWLEDGEMENTS</w:t>
      </w:r>
    </w:p>
    <w:p w14:paraId="4BA3EF4F" w14:textId="77777777" w:rsidR="009A1C8F" w:rsidRDefault="009A1C8F" w:rsidP="009A1C8F">
      <w:pPr>
        <w:contextualSpacing/>
      </w:pPr>
      <w:r>
        <w:tab/>
        <w:t>Again, this page is optional.  You do not have to provide an acknowledgements section in your thesis or dissertation.  You may use this section to express acknowledgements of those who have helped you with this document and your academic career.</w:t>
      </w:r>
    </w:p>
    <w:p w14:paraId="6B2094EB" w14:textId="77777777" w:rsidR="009A1C8F" w:rsidRDefault="009A1C8F">
      <w:r>
        <w:br w:type="page"/>
      </w:r>
    </w:p>
    <w:p w14:paraId="5BFDF8CD" w14:textId="77777777" w:rsidR="009A1C8F" w:rsidRDefault="009A1C8F" w:rsidP="009A1C8F">
      <w:pPr>
        <w:contextualSpacing/>
        <w:jc w:val="center"/>
      </w:pPr>
    </w:p>
    <w:p w14:paraId="393EAD03" w14:textId="77777777" w:rsidR="009A1C8F" w:rsidRDefault="009A1C8F" w:rsidP="009A1C8F">
      <w:pPr>
        <w:contextualSpacing/>
        <w:jc w:val="center"/>
      </w:pPr>
    </w:p>
    <w:p w14:paraId="34800C14" w14:textId="77777777" w:rsidR="009A1C8F" w:rsidRDefault="009A1C8F" w:rsidP="009A1C8F">
      <w:pPr>
        <w:contextualSpacing/>
        <w:jc w:val="center"/>
      </w:pPr>
      <w:r>
        <w:t>TABLE OF CONTENTS</w:t>
      </w:r>
    </w:p>
    <w:p w14:paraId="2F5C39C0" w14:textId="77777777" w:rsidR="009A1C8F" w:rsidRDefault="009A1C8F" w:rsidP="009A1C8F">
      <w:pPr>
        <w:contextualSpacing/>
        <w:jc w:val="right"/>
      </w:pPr>
      <w:r>
        <w:t>Page</w:t>
      </w:r>
    </w:p>
    <w:p w14:paraId="00205677" w14:textId="77777777" w:rsidR="009A1C8F" w:rsidRDefault="009A1C8F" w:rsidP="009A1C8F">
      <w:pPr>
        <w:tabs>
          <w:tab w:val="left" w:pos="720"/>
          <w:tab w:val="left" w:pos="1080"/>
          <w:tab w:val="left" w:pos="1440"/>
          <w:tab w:val="right" w:leader="dot" w:pos="9360"/>
        </w:tabs>
        <w:contextualSpacing/>
      </w:pPr>
      <w:r>
        <w:t>ACKNOWLEDGEMENTS</w:t>
      </w:r>
      <w:r>
        <w:tab/>
        <w:t>#</w:t>
      </w:r>
    </w:p>
    <w:p w14:paraId="73A1D34B" w14:textId="77777777" w:rsidR="009A1C8F" w:rsidRDefault="009A1C8F" w:rsidP="009A1C8F">
      <w:pPr>
        <w:tabs>
          <w:tab w:val="left" w:pos="720"/>
          <w:tab w:val="left" w:pos="1080"/>
          <w:tab w:val="left" w:pos="1440"/>
          <w:tab w:val="right" w:leader="dot" w:pos="9360"/>
        </w:tabs>
        <w:contextualSpacing/>
      </w:pPr>
      <w:r>
        <w:t>LIST OF TABLES</w:t>
      </w:r>
      <w:r>
        <w:tab/>
        <w:t>#</w:t>
      </w:r>
    </w:p>
    <w:p w14:paraId="2233C9B4" w14:textId="77777777" w:rsidR="009A1C8F" w:rsidRDefault="009A1C8F" w:rsidP="009A1C8F">
      <w:pPr>
        <w:tabs>
          <w:tab w:val="left" w:pos="720"/>
          <w:tab w:val="left" w:pos="1080"/>
          <w:tab w:val="left" w:pos="1440"/>
          <w:tab w:val="right" w:leader="dot" w:pos="9360"/>
        </w:tabs>
        <w:contextualSpacing/>
      </w:pPr>
      <w:r>
        <w:t>LIST OF FIGURES</w:t>
      </w:r>
      <w:r>
        <w:tab/>
        <w:t>#</w:t>
      </w:r>
    </w:p>
    <w:p w14:paraId="37CDBE01" w14:textId="77777777" w:rsidR="009A1C8F" w:rsidRDefault="009A1C8F" w:rsidP="009A1C8F">
      <w:pPr>
        <w:tabs>
          <w:tab w:val="left" w:pos="720"/>
          <w:tab w:val="left" w:pos="1080"/>
          <w:tab w:val="left" w:pos="1440"/>
          <w:tab w:val="right" w:leader="dot" w:pos="9360"/>
        </w:tabs>
        <w:contextualSpacing/>
      </w:pPr>
      <w:r>
        <w:t>CHAPTER</w:t>
      </w:r>
    </w:p>
    <w:p w14:paraId="6AFF0E5E" w14:textId="0CD2AE5F" w:rsidR="009A1C8F" w:rsidRDefault="009A1C8F" w:rsidP="009A1C8F">
      <w:pPr>
        <w:tabs>
          <w:tab w:val="left" w:pos="720"/>
          <w:tab w:val="left" w:pos="1080"/>
          <w:tab w:val="left" w:pos="1440"/>
          <w:tab w:val="right" w:leader="dot" w:pos="9360"/>
        </w:tabs>
        <w:ind w:left="1080" w:hanging="1080"/>
        <w:contextualSpacing/>
      </w:pPr>
      <w:r>
        <w:tab/>
        <w:t>1</w:t>
      </w:r>
      <w:r>
        <w:tab/>
      </w:r>
      <w:r w:rsidR="006D72F5">
        <w:t>INTRODUCTION</w:t>
      </w:r>
      <w:r w:rsidR="006D72F5">
        <w:tab/>
        <w:t>1</w:t>
      </w:r>
    </w:p>
    <w:p w14:paraId="55D71C77" w14:textId="1E133DE7" w:rsidR="009A1C8F" w:rsidRDefault="009A1C8F" w:rsidP="009A1C8F">
      <w:pPr>
        <w:tabs>
          <w:tab w:val="left" w:pos="720"/>
          <w:tab w:val="left" w:pos="1080"/>
          <w:tab w:val="left" w:pos="1440"/>
          <w:tab w:val="right" w:leader="dot" w:pos="9360"/>
        </w:tabs>
        <w:ind w:left="1440" w:hanging="1440"/>
        <w:contextualSpacing/>
      </w:pPr>
      <w:r>
        <w:tab/>
      </w:r>
      <w:r>
        <w:tab/>
      </w:r>
      <w:r>
        <w:tab/>
      </w:r>
      <w:r w:rsidR="006D72F5">
        <w:t>1.1 Semantic Web</w:t>
      </w:r>
      <w:r w:rsidR="006D72F5">
        <w:tab/>
        <w:t>1</w:t>
      </w:r>
    </w:p>
    <w:p w14:paraId="1E5E0097" w14:textId="00314AAD" w:rsidR="009A1C8F" w:rsidRDefault="009A1C8F" w:rsidP="00351591">
      <w:pPr>
        <w:tabs>
          <w:tab w:val="left" w:pos="720"/>
          <w:tab w:val="left" w:pos="1080"/>
          <w:tab w:val="left" w:pos="1440"/>
          <w:tab w:val="right" w:leader="dot" w:pos="9360"/>
        </w:tabs>
        <w:ind w:left="1440" w:hanging="1440"/>
        <w:contextualSpacing/>
      </w:pPr>
      <w:r>
        <w:tab/>
      </w:r>
      <w:r>
        <w:tab/>
      </w:r>
      <w:r>
        <w:tab/>
      </w:r>
      <w:r w:rsidR="00351591">
        <w:t>1.2 Ontologies</w:t>
      </w:r>
      <w:r w:rsidR="00734DFF">
        <w:tab/>
      </w:r>
      <w:r w:rsidR="00351591">
        <w:t>1</w:t>
      </w:r>
    </w:p>
    <w:p w14:paraId="04753FF0" w14:textId="168D3D51" w:rsidR="00351591" w:rsidRDefault="00351591" w:rsidP="00351591">
      <w:pPr>
        <w:tabs>
          <w:tab w:val="left" w:pos="720"/>
          <w:tab w:val="left" w:pos="1080"/>
          <w:tab w:val="left" w:pos="1440"/>
          <w:tab w:val="right" w:leader="dot" w:pos="9360"/>
        </w:tabs>
        <w:ind w:left="1440" w:hanging="1440"/>
        <w:contextualSpacing/>
      </w:pPr>
      <w:r>
        <w:tab/>
      </w:r>
      <w:r>
        <w:tab/>
      </w:r>
      <w:r>
        <w:tab/>
      </w:r>
      <w:r>
        <w:t>1.3 REST Web Services</w:t>
      </w:r>
      <w:r>
        <w:tab/>
      </w:r>
      <w:r>
        <w:t>2</w:t>
      </w:r>
    </w:p>
    <w:p w14:paraId="17496844" w14:textId="029D6CF3" w:rsidR="009A1C8F" w:rsidRDefault="009A1C8F" w:rsidP="009A1C8F">
      <w:pPr>
        <w:tabs>
          <w:tab w:val="left" w:pos="720"/>
          <w:tab w:val="left" w:pos="1080"/>
          <w:tab w:val="left" w:pos="1440"/>
          <w:tab w:val="right" w:leader="dot" w:pos="9360"/>
        </w:tabs>
        <w:ind w:left="1080" w:hanging="1080"/>
        <w:contextualSpacing/>
      </w:pPr>
      <w:r>
        <w:tab/>
        <w:t>2</w:t>
      </w:r>
      <w:r>
        <w:tab/>
      </w:r>
      <w:r w:rsidR="00395924">
        <w:t>RELATAED WORK</w:t>
      </w:r>
      <w:r w:rsidR="00395924">
        <w:tab/>
        <w:t>5</w:t>
      </w:r>
    </w:p>
    <w:p w14:paraId="7FD89F44" w14:textId="1913E246" w:rsidR="009A1C8F" w:rsidRDefault="009A1C8F" w:rsidP="009A1C8F">
      <w:pPr>
        <w:tabs>
          <w:tab w:val="left" w:pos="720"/>
          <w:tab w:val="left" w:pos="1080"/>
          <w:tab w:val="left" w:pos="1440"/>
          <w:tab w:val="right" w:leader="dot" w:pos="9360"/>
        </w:tabs>
        <w:ind w:left="1080" w:hanging="1080"/>
        <w:contextualSpacing/>
      </w:pPr>
      <w:r>
        <w:tab/>
        <w:t>3</w:t>
      </w:r>
      <w:r>
        <w:tab/>
      </w:r>
      <w:r w:rsidR="00395924">
        <w:t>SYSTEM DESIGN</w:t>
      </w:r>
      <w:r w:rsidR="00395924">
        <w:tab/>
        <w:t>6</w:t>
      </w:r>
    </w:p>
    <w:p w14:paraId="34630331" w14:textId="5166664D" w:rsidR="009A1C8F" w:rsidRDefault="009A1C8F" w:rsidP="009A1C8F">
      <w:pPr>
        <w:tabs>
          <w:tab w:val="left" w:pos="720"/>
          <w:tab w:val="left" w:pos="1080"/>
          <w:tab w:val="left" w:pos="1440"/>
          <w:tab w:val="right" w:leader="dot" w:pos="9360"/>
        </w:tabs>
        <w:ind w:left="1440" w:hanging="1440"/>
        <w:contextualSpacing/>
      </w:pPr>
      <w:r>
        <w:tab/>
      </w:r>
      <w:r>
        <w:tab/>
      </w:r>
      <w:r>
        <w:tab/>
      </w:r>
      <w:r w:rsidR="00395924">
        <w:t>3.1 Service Layer</w:t>
      </w:r>
      <w:r w:rsidR="00395924">
        <w:tab/>
        <w:t>7</w:t>
      </w:r>
    </w:p>
    <w:p w14:paraId="557E42A5" w14:textId="592BB30F" w:rsidR="009A1C8F" w:rsidRDefault="009A1C8F" w:rsidP="009A1C8F">
      <w:pPr>
        <w:tabs>
          <w:tab w:val="left" w:pos="720"/>
          <w:tab w:val="left" w:pos="1080"/>
          <w:tab w:val="left" w:pos="1440"/>
          <w:tab w:val="right" w:leader="dot" w:pos="9360"/>
        </w:tabs>
        <w:ind w:left="1440" w:hanging="1440"/>
        <w:contextualSpacing/>
      </w:pPr>
      <w:r>
        <w:tab/>
      </w:r>
      <w:r>
        <w:tab/>
      </w:r>
      <w:r>
        <w:tab/>
      </w:r>
      <w:r w:rsidR="00395924">
        <w:t>3.2 Logic Layer</w:t>
      </w:r>
      <w:r w:rsidR="00395924">
        <w:tab/>
        <w:t>9</w:t>
      </w:r>
    </w:p>
    <w:p w14:paraId="67CF9798" w14:textId="00648CB3" w:rsidR="009A1C8F" w:rsidRDefault="009A1C8F" w:rsidP="009A1C8F">
      <w:pPr>
        <w:tabs>
          <w:tab w:val="left" w:pos="720"/>
          <w:tab w:val="left" w:pos="1080"/>
          <w:tab w:val="left" w:pos="1440"/>
          <w:tab w:val="right" w:leader="dot" w:pos="9360"/>
        </w:tabs>
        <w:ind w:left="1440" w:hanging="1440"/>
        <w:contextualSpacing/>
      </w:pPr>
      <w:r>
        <w:tab/>
      </w:r>
      <w:r>
        <w:tab/>
      </w:r>
      <w:r>
        <w:tab/>
      </w:r>
      <w:r w:rsidR="00395924">
        <w:t>3.3 Ontology Layer</w:t>
      </w:r>
      <w:r>
        <w:tab/>
      </w:r>
      <w:r w:rsidR="00395924">
        <w:t>9</w:t>
      </w:r>
    </w:p>
    <w:p w14:paraId="21F79263" w14:textId="5AD4453C" w:rsidR="009A1C8F" w:rsidRDefault="009A1C8F" w:rsidP="009A1C8F">
      <w:pPr>
        <w:tabs>
          <w:tab w:val="left" w:pos="720"/>
          <w:tab w:val="left" w:pos="1080"/>
          <w:tab w:val="left" w:pos="1440"/>
          <w:tab w:val="right" w:leader="dot" w:pos="9360"/>
        </w:tabs>
        <w:ind w:left="1080" w:hanging="1080"/>
        <w:contextualSpacing/>
      </w:pPr>
      <w:r>
        <w:tab/>
        <w:t>4</w:t>
      </w:r>
      <w:r>
        <w:tab/>
      </w:r>
      <w:r w:rsidR="00951091">
        <w:t>IMPLEMENTATION</w:t>
      </w:r>
      <w:r w:rsidR="0032311A">
        <w:tab/>
        <w:t>10</w:t>
      </w:r>
    </w:p>
    <w:p w14:paraId="31B7B695" w14:textId="7F809AC6" w:rsidR="009A1C8F" w:rsidRDefault="009A1C8F" w:rsidP="009A1C8F">
      <w:pPr>
        <w:tabs>
          <w:tab w:val="left" w:pos="720"/>
          <w:tab w:val="left" w:pos="1080"/>
          <w:tab w:val="left" w:pos="1440"/>
          <w:tab w:val="right" w:leader="dot" w:pos="9360"/>
        </w:tabs>
        <w:ind w:left="1440" w:hanging="1440"/>
        <w:contextualSpacing/>
      </w:pPr>
      <w:r>
        <w:tab/>
      </w:r>
      <w:r>
        <w:tab/>
      </w:r>
      <w:r>
        <w:tab/>
      </w:r>
      <w:r w:rsidR="0032311A">
        <w:t>4.1 Ontology Service</w:t>
      </w:r>
      <w:r w:rsidR="0032311A">
        <w:tab/>
        <w:t>11</w:t>
      </w:r>
    </w:p>
    <w:p w14:paraId="6FE44B11" w14:textId="38965C61" w:rsidR="009A1C8F" w:rsidRDefault="009A1C8F" w:rsidP="009A1C8F">
      <w:pPr>
        <w:tabs>
          <w:tab w:val="left" w:pos="720"/>
          <w:tab w:val="left" w:pos="1080"/>
          <w:tab w:val="left" w:pos="1440"/>
          <w:tab w:val="right" w:leader="dot" w:pos="9360"/>
        </w:tabs>
        <w:ind w:left="1440" w:hanging="1440"/>
        <w:contextualSpacing/>
      </w:pPr>
      <w:r>
        <w:tab/>
      </w:r>
      <w:r>
        <w:tab/>
      </w:r>
      <w:r>
        <w:tab/>
      </w:r>
      <w:r w:rsidR="0032311A">
        <w:t>4.2 Schema Service</w:t>
      </w:r>
      <w:r w:rsidR="0032311A">
        <w:tab/>
        <w:t>11</w:t>
      </w:r>
    </w:p>
    <w:p w14:paraId="14A7125E" w14:textId="534E073F" w:rsidR="0032311A" w:rsidRDefault="0032311A" w:rsidP="00C41DC9">
      <w:pPr>
        <w:tabs>
          <w:tab w:val="left" w:pos="720"/>
          <w:tab w:val="left" w:pos="1080"/>
          <w:tab w:val="left" w:pos="1440"/>
          <w:tab w:val="right" w:leader="dot" w:pos="9360"/>
        </w:tabs>
        <w:ind w:left="1440" w:hanging="1440"/>
        <w:contextualSpacing/>
      </w:pPr>
      <w:r>
        <w:tab/>
      </w:r>
      <w:r>
        <w:tab/>
      </w:r>
      <w:r>
        <w:tab/>
      </w:r>
      <w:r>
        <w:t>4.3 Navigation</w:t>
      </w:r>
      <w:r>
        <w:t xml:space="preserve"> Service</w:t>
      </w:r>
      <w:r w:rsidR="00655E5C">
        <w:tab/>
        <w:t>32</w:t>
      </w:r>
    </w:p>
    <w:p w14:paraId="45D33967" w14:textId="14101B9E" w:rsidR="00C41DC9" w:rsidRDefault="00C41DC9" w:rsidP="00C41DC9">
      <w:pPr>
        <w:tabs>
          <w:tab w:val="left" w:pos="720"/>
          <w:tab w:val="left" w:pos="1080"/>
          <w:tab w:val="left" w:pos="1440"/>
          <w:tab w:val="right" w:leader="dot" w:pos="9360"/>
        </w:tabs>
        <w:ind w:left="1440" w:hanging="1440"/>
        <w:contextualSpacing/>
      </w:pPr>
      <w:r>
        <w:tab/>
      </w:r>
      <w:r>
        <w:tab/>
      </w:r>
      <w:r>
        <w:tab/>
      </w:r>
      <w:r>
        <w:t>4.4</w:t>
      </w:r>
      <w:bookmarkStart w:id="0" w:name="_GoBack"/>
      <w:bookmarkEnd w:id="0"/>
      <w:r>
        <w:t xml:space="preserve"> SPARQL Query</w:t>
      </w:r>
      <w:r>
        <w:t xml:space="preserve"> Service</w:t>
      </w:r>
      <w:r>
        <w:tab/>
        <w:t>35</w:t>
      </w:r>
    </w:p>
    <w:p w14:paraId="526D4A96" w14:textId="77777777" w:rsidR="00C41DC9" w:rsidRDefault="00C41DC9" w:rsidP="009A1C8F">
      <w:pPr>
        <w:tabs>
          <w:tab w:val="left" w:pos="720"/>
          <w:tab w:val="left" w:pos="1080"/>
          <w:tab w:val="left" w:pos="1440"/>
          <w:tab w:val="right" w:leader="dot" w:pos="9360"/>
        </w:tabs>
        <w:ind w:left="1440" w:hanging="1440"/>
        <w:contextualSpacing/>
      </w:pPr>
    </w:p>
    <w:p w14:paraId="2420BC52" w14:textId="77777777" w:rsidR="009A1C8F" w:rsidRDefault="009A1C8F" w:rsidP="009A1C8F">
      <w:pPr>
        <w:tabs>
          <w:tab w:val="left" w:pos="720"/>
          <w:tab w:val="left" w:pos="1080"/>
          <w:tab w:val="left" w:pos="1440"/>
          <w:tab w:val="right" w:leader="dot" w:pos="9360"/>
        </w:tabs>
        <w:ind w:left="1080" w:hanging="1080"/>
        <w:contextualSpacing/>
      </w:pPr>
      <w:r>
        <w:tab/>
        <w:t>5</w:t>
      </w:r>
      <w:r>
        <w:tab/>
      </w:r>
      <w:r w:rsidR="004B7C3C">
        <w:fldChar w:fldCharType="begin"/>
      </w:r>
      <w:r>
        <w:instrText xml:space="preserve"> MACROBUTTON  AcceptAllChangesInDoc "[Click here and type CHAPTER TITLE]" </w:instrText>
      </w:r>
      <w:r w:rsidR="004B7C3C">
        <w:fldChar w:fldCharType="end"/>
      </w:r>
      <w:r>
        <w:tab/>
        <w:t>#</w:t>
      </w:r>
    </w:p>
    <w:p w14:paraId="16E5540F"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D674C0"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1C49D786" w14:textId="77777777" w:rsidR="009A1C8F" w:rsidRDefault="009A1C8F" w:rsidP="009A1C8F">
      <w:pPr>
        <w:tabs>
          <w:tab w:val="left" w:pos="720"/>
          <w:tab w:val="left" w:pos="1080"/>
          <w:tab w:val="left" w:pos="1440"/>
          <w:tab w:val="right" w:leader="dot" w:pos="9360"/>
        </w:tabs>
        <w:ind w:left="1440" w:hanging="1440"/>
        <w:contextualSpacing/>
      </w:pPr>
      <w:r>
        <w:lastRenderedPageBreak/>
        <w:tab/>
      </w:r>
      <w:r>
        <w:tab/>
      </w:r>
      <w:r>
        <w:tab/>
      </w:r>
      <w:r w:rsidR="004B7C3C">
        <w:fldChar w:fldCharType="begin"/>
      </w:r>
      <w:r>
        <w:instrText xml:space="preserve"> MACROBUTTON  AcceptAllChangesInDoc "[Click here and type Subheading]" </w:instrText>
      </w:r>
      <w:r w:rsidR="004B7C3C">
        <w:fldChar w:fldCharType="end"/>
      </w:r>
      <w:r>
        <w:tab/>
        <w:t>#</w:t>
      </w:r>
    </w:p>
    <w:p w14:paraId="57DDE733"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76FB8037" w14:textId="77777777" w:rsidR="009A1C8F" w:rsidRDefault="009A1C8F" w:rsidP="009A1C8F">
      <w:pPr>
        <w:tabs>
          <w:tab w:val="left" w:pos="720"/>
          <w:tab w:val="left" w:pos="1080"/>
          <w:tab w:val="left" w:pos="1440"/>
          <w:tab w:val="right" w:leader="dot" w:pos="9360"/>
        </w:tabs>
        <w:ind w:left="1080" w:hanging="1080"/>
        <w:contextualSpacing/>
      </w:pPr>
      <w:r>
        <w:tab/>
        <w:t>6</w:t>
      </w:r>
      <w:r>
        <w:tab/>
      </w:r>
      <w:r w:rsidR="004B7C3C">
        <w:fldChar w:fldCharType="begin"/>
      </w:r>
      <w:r>
        <w:instrText xml:space="preserve"> MACROBUTTON  AcceptAllChangesInDoc "[Click here and type CHAPTER TITLE]" </w:instrText>
      </w:r>
      <w:r w:rsidR="004B7C3C">
        <w:fldChar w:fldCharType="end"/>
      </w:r>
      <w:r>
        <w:tab/>
        <w:t>#</w:t>
      </w:r>
    </w:p>
    <w:p w14:paraId="2972C561"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330AD668" w14:textId="77777777" w:rsidR="009A1C8F" w:rsidRDefault="009A1C8F" w:rsidP="009A1C8F">
      <w:pPr>
        <w:tabs>
          <w:tab w:val="left" w:pos="720"/>
          <w:tab w:val="left" w:pos="1080"/>
          <w:tab w:val="left" w:pos="1440"/>
          <w:tab w:val="right" w:leader="dot" w:pos="9360"/>
        </w:tabs>
        <w:ind w:left="1440" w:hanging="1440"/>
        <w:contextualSpacing/>
      </w:pPr>
      <w:r>
        <w:tab/>
      </w:r>
      <w:r>
        <w:tab/>
      </w:r>
      <w:r>
        <w:tab/>
      </w:r>
      <w:r w:rsidR="004B7C3C">
        <w:fldChar w:fldCharType="begin"/>
      </w:r>
      <w:r>
        <w:instrText xml:space="preserve"> MACROBUTTON  AcceptAllChangesInDoc "[Click here and type Subheading]" </w:instrText>
      </w:r>
      <w:r w:rsidR="004B7C3C">
        <w:fldChar w:fldCharType="end"/>
      </w:r>
      <w:r>
        <w:tab/>
        <w:t>#</w:t>
      </w:r>
    </w:p>
    <w:p w14:paraId="41D02827" w14:textId="77777777" w:rsidR="009A1C8F" w:rsidRDefault="009A1C8F" w:rsidP="009A1C8F">
      <w:pPr>
        <w:tabs>
          <w:tab w:val="left" w:pos="720"/>
          <w:tab w:val="left" w:pos="1080"/>
          <w:tab w:val="left" w:pos="1440"/>
          <w:tab w:val="right" w:leader="dot" w:pos="9360"/>
        </w:tabs>
        <w:ind w:left="1080" w:hanging="1080"/>
        <w:contextualSpacing/>
      </w:pPr>
      <w:r>
        <w:tab/>
        <w:t>7</w:t>
      </w:r>
      <w:r>
        <w:tab/>
      </w:r>
      <w:r w:rsidR="004B7C3C">
        <w:fldChar w:fldCharType="begin"/>
      </w:r>
      <w:r>
        <w:instrText xml:space="preserve"> MACROBUTTON  AcceptAllChangesInDoc "[Click here and type CHAPTER TITLE]" </w:instrText>
      </w:r>
      <w:r w:rsidR="004B7C3C">
        <w:fldChar w:fldCharType="end"/>
      </w:r>
      <w:r>
        <w:tab/>
        <w:t>#</w:t>
      </w:r>
    </w:p>
    <w:p w14:paraId="69A127DF" w14:textId="77777777" w:rsidR="009A1C8F" w:rsidRDefault="009A1C8F" w:rsidP="009A1C8F">
      <w:pPr>
        <w:tabs>
          <w:tab w:val="left" w:pos="720"/>
          <w:tab w:val="left" w:pos="1080"/>
          <w:tab w:val="left" w:pos="1440"/>
          <w:tab w:val="right" w:leader="dot" w:pos="9360"/>
        </w:tabs>
      </w:pPr>
      <w:r>
        <w:t>REFERENCES</w:t>
      </w:r>
      <w:r>
        <w:tab/>
        <w:t>#</w:t>
      </w:r>
    </w:p>
    <w:p w14:paraId="66838FB1" w14:textId="77777777" w:rsidR="009A1C8F" w:rsidRDefault="009A1C8F" w:rsidP="009A1C8F">
      <w:pPr>
        <w:tabs>
          <w:tab w:val="left" w:pos="720"/>
          <w:tab w:val="left" w:pos="1080"/>
          <w:tab w:val="left" w:pos="1440"/>
          <w:tab w:val="right" w:leader="dot" w:pos="9360"/>
        </w:tabs>
      </w:pPr>
      <w:r>
        <w:t>APPENDICES</w:t>
      </w:r>
    </w:p>
    <w:p w14:paraId="602C78E7" w14:textId="77777777" w:rsidR="009A1C8F" w:rsidRDefault="009A1C8F" w:rsidP="009A1C8F">
      <w:pPr>
        <w:tabs>
          <w:tab w:val="left" w:pos="720"/>
          <w:tab w:val="left" w:pos="1080"/>
          <w:tab w:val="left" w:pos="1440"/>
          <w:tab w:val="right" w:leader="dot" w:pos="9360"/>
        </w:tabs>
      </w:pPr>
      <w:r>
        <w:tab/>
        <w:t>A</w:t>
      </w:r>
      <w:r>
        <w:tab/>
      </w:r>
      <w:r w:rsidR="004B7C3C">
        <w:fldChar w:fldCharType="begin"/>
      </w:r>
      <w:r>
        <w:instrText xml:space="preserve"> MACROBUTTON  AcceptAllChangesInDoc "[Click here and type APPENDIX TITLE]" </w:instrText>
      </w:r>
      <w:r w:rsidR="004B7C3C">
        <w:fldChar w:fldCharType="end"/>
      </w:r>
      <w:r>
        <w:tab/>
        <w:t>#</w:t>
      </w:r>
    </w:p>
    <w:p w14:paraId="25271C92" w14:textId="77777777" w:rsidR="009A1C8F" w:rsidRDefault="009A1C8F" w:rsidP="009A1C8F">
      <w:pPr>
        <w:tabs>
          <w:tab w:val="left" w:pos="720"/>
          <w:tab w:val="left" w:pos="1080"/>
          <w:tab w:val="left" w:pos="1440"/>
          <w:tab w:val="right" w:leader="dot" w:pos="9360"/>
        </w:tabs>
      </w:pPr>
      <w:r>
        <w:tab/>
        <w:t>B</w:t>
      </w:r>
      <w:r>
        <w:tab/>
      </w:r>
      <w:r w:rsidR="004B7C3C">
        <w:fldChar w:fldCharType="begin"/>
      </w:r>
      <w:r>
        <w:instrText xml:space="preserve"> MACROBUTTON  AcceptAllChangesInDoc "[Click here and type APPENDIX TITLE]" </w:instrText>
      </w:r>
      <w:r w:rsidR="004B7C3C">
        <w:fldChar w:fldCharType="end"/>
      </w:r>
      <w:r>
        <w:tab/>
        <w:t>#</w:t>
      </w:r>
    </w:p>
    <w:p w14:paraId="687FE108" w14:textId="77777777" w:rsidR="009A1C8F" w:rsidRDefault="009A1C8F" w:rsidP="009A1C8F">
      <w:pPr>
        <w:tabs>
          <w:tab w:val="left" w:pos="720"/>
          <w:tab w:val="left" w:pos="1080"/>
          <w:tab w:val="left" w:pos="1440"/>
          <w:tab w:val="right" w:leader="dot" w:pos="9360"/>
        </w:tabs>
      </w:pPr>
      <w:r>
        <w:tab/>
        <w:t>C</w:t>
      </w:r>
      <w:r>
        <w:tab/>
      </w:r>
      <w:r w:rsidR="004B7C3C">
        <w:fldChar w:fldCharType="begin"/>
      </w:r>
      <w:r>
        <w:instrText xml:space="preserve"> MACROBUTTON  AcceptAllChangesInDoc "[Click here and type APPENDIX TITLE]" </w:instrText>
      </w:r>
      <w:r w:rsidR="004B7C3C">
        <w:fldChar w:fldCharType="end"/>
      </w:r>
      <w:r>
        <w:tab/>
        <w:t>#</w:t>
      </w:r>
    </w:p>
    <w:p w14:paraId="0CE8E180" w14:textId="77777777" w:rsidR="009A1C8F" w:rsidRDefault="009A1C8F">
      <w:r>
        <w:br w:type="page"/>
      </w:r>
    </w:p>
    <w:p w14:paraId="5D1FAD10" w14:textId="77777777" w:rsidR="009A1C8F" w:rsidRDefault="009A1C8F" w:rsidP="009A1C8F">
      <w:pPr>
        <w:tabs>
          <w:tab w:val="left" w:pos="720"/>
          <w:tab w:val="left" w:pos="1080"/>
          <w:tab w:val="left" w:pos="1440"/>
          <w:tab w:val="right" w:leader="dot" w:pos="9360"/>
        </w:tabs>
        <w:jc w:val="center"/>
      </w:pPr>
    </w:p>
    <w:p w14:paraId="233F162E" w14:textId="77777777" w:rsidR="009A1C8F" w:rsidRDefault="009A1C8F" w:rsidP="009A1C8F">
      <w:pPr>
        <w:tabs>
          <w:tab w:val="left" w:pos="720"/>
          <w:tab w:val="left" w:pos="1080"/>
          <w:tab w:val="left" w:pos="1440"/>
          <w:tab w:val="right" w:leader="dot" w:pos="9360"/>
        </w:tabs>
        <w:jc w:val="center"/>
      </w:pPr>
    </w:p>
    <w:p w14:paraId="4642B49C" w14:textId="77777777" w:rsidR="009A1C8F" w:rsidRDefault="009A1C8F" w:rsidP="009A1C8F">
      <w:pPr>
        <w:tabs>
          <w:tab w:val="left" w:pos="720"/>
          <w:tab w:val="left" w:pos="1080"/>
          <w:tab w:val="left" w:pos="1440"/>
          <w:tab w:val="right" w:leader="dot" w:pos="9360"/>
        </w:tabs>
        <w:jc w:val="center"/>
      </w:pPr>
      <w:r>
        <w:t>LIST OF TABLES</w:t>
      </w:r>
    </w:p>
    <w:p w14:paraId="08178C9B" w14:textId="77777777" w:rsidR="009A1C8F" w:rsidRDefault="009A1C8F" w:rsidP="009A1C8F">
      <w:pPr>
        <w:tabs>
          <w:tab w:val="left" w:pos="720"/>
          <w:tab w:val="left" w:pos="1080"/>
          <w:tab w:val="left" w:pos="1440"/>
          <w:tab w:val="right" w:leader="dot" w:pos="9360"/>
        </w:tabs>
        <w:jc w:val="right"/>
      </w:pPr>
      <w:r>
        <w:t>Page</w:t>
      </w:r>
    </w:p>
    <w:p w14:paraId="0A79D82D" w14:textId="77777777" w:rsidR="009A1C8F" w:rsidRDefault="009A1C8F" w:rsidP="009A1C8F">
      <w:pPr>
        <w:tabs>
          <w:tab w:val="left" w:pos="720"/>
          <w:tab w:val="left" w:pos="1080"/>
          <w:tab w:val="left" w:pos="1440"/>
          <w:tab w:val="right" w:leader="dot" w:pos="9360"/>
        </w:tabs>
        <w:ind w:left="720" w:hanging="720"/>
      </w:pPr>
      <w:r>
        <w:t xml:space="preserve">Table 1: </w:t>
      </w:r>
      <w:r w:rsidR="004B7C3C">
        <w:fldChar w:fldCharType="begin"/>
      </w:r>
      <w:r>
        <w:instrText xml:space="preserve"> MACROBUTTON  AcceptAllChangesInDoc "[Click here and type table title]" </w:instrText>
      </w:r>
      <w:r w:rsidR="004B7C3C">
        <w:fldChar w:fldCharType="end"/>
      </w:r>
      <w:r>
        <w:tab/>
        <w:t>#</w:t>
      </w:r>
    </w:p>
    <w:p w14:paraId="7F66DCDB" w14:textId="77777777" w:rsidR="009A1C8F" w:rsidRDefault="009A1C8F" w:rsidP="009A1C8F">
      <w:pPr>
        <w:tabs>
          <w:tab w:val="left" w:pos="720"/>
          <w:tab w:val="left" w:pos="1080"/>
          <w:tab w:val="left" w:pos="1440"/>
          <w:tab w:val="right" w:leader="dot" w:pos="9360"/>
        </w:tabs>
        <w:ind w:left="720" w:hanging="720"/>
      </w:pPr>
      <w:r>
        <w:t xml:space="preserve">Table 2: </w:t>
      </w:r>
      <w:r w:rsidR="004B7C3C">
        <w:fldChar w:fldCharType="begin"/>
      </w:r>
      <w:r>
        <w:instrText xml:space="preserve"> MACROBUTTON  AcceptAllChangesInDoc "[Click here and type table title]" </w:instrText>
      </w:r>
      <w:r w:rsidR="004B7C3C">
        <w:fldChar w:fldCharType="end"/>
      </w:r>
      <w:r>
        <w:tab/>
        <w:t>#</w:t>
      </w:r>
    </w:p>
    <w:p w14:paraId="2833CBB3" w14:textId="77777777" w:rsidR="009A1C8F" w:rsidRDefault="009A1C8F" w:rsidP="009A1C8F">
      <w:pPr>
        <w:tabs>
          <w:tab w:val="left" w:pos="720"/>
          <w:tab w:val="left" w:pos="1080"/>
          <w:tab w:val="left" w:pos="1440"/>
          <w:tab w:val="right" w:leader="dot" w:pos="9360"/>
        </w:tabs>
        <w:ind w:left="720" w:hanging="720"/>
      </w:pPr>
      <w:r>
        <w:t xml:space="preserve">Table 3: </w:t>
      </w:r>
      <w:r w:rsidR="004B7C3C">
        <w:fldChar w:fldCharType="begin"/>
      </w:r>
      <w:r>
        <w:instrText xml:space="preserve"> MACROBUTTON  AcceptAllChangesInDoc "[Click here and type table title]" </w:instrText>
      </w:r>
      <w:r w:rsidR="004B7C3C">
        <w:fldChar w:fldCharType="end"/>
      </w:r>
      <w:r>
        <w:tab/>
        <w:t>#</w:t>
      </w:r>
    </w:p>
    <w:p w14:paraId="661A5B88" w14:textId="77777777" w:rsidR="009A1C8F" w:rsidRDefault="009A1C8F" w:rsidP="009A1C8F">
      <w:pPr>
        <w:tabs>
          <w:tab w:val="left" w:pos="720"/>
          <w:tab w:val="left" w:pos="1080"/>
          <w:tab w:val="left" w:pos="1440"/>
          <w:tab w:val="right" w:leader="dot" w:pos="9360"/>
        </w:tabs>
        <w:ind w:left="720" w:hanging="720"/>
      </w:pPr>
      <w:r>
        <w:t xml:space="preserve">Table 4: </w:t>
      </w:r>
      <w:r w:rsidR="004B7C3C">
        <w:fldChar w:fldCharType="begin"/>
      </w:r>
      <w:r>
        <w:instrText xml:space="preserve"> MACROBUTTON  AcceptAllChangesInDoc "[Click here and type table title]" </w:instrText>
      </w:r>
      <w:r w:rsidR="004B7C3C">
        <w:fldChar w:fldCharType="end"/>
      </w:r>
      <w:r>
        <w:tab/>
        <w:t>#</w:t>
      </w:r>
    </w:p>
    <w:p w14:paraId="1C365184" w14:textId="77777777" w:rsidR="009A1C8F" w:rsidRDefault="009A1C8F" w:rsidP="009A1C8F">
      <w:pPr>
        <w:tabs>
          <w:tab w:val="left" w:pos="720"/>
          <w:tab w:val="left" w:pos="1080"/>
          <w:tab w:val="left" w:pos="1440"/>
          <w:tab w:val="right" w:leader="dot" w:pos="9360"/>
        </w:tabs>
        <w:ind w:left="720" w:hanging="720"/>
      </w:pPr>
      <w:r>
        <w:t xml:space="preserve">Table x: </w:t>
      </w:r>
      <w:r w:rsidR="004B7C3C">
        <w:fldChar w:fldCharType="begin"/>
      </w:r>
      <w:r>
        <w:instrText xml:space="preserve"> MACROBUTTON  AcceptAllChangesInDoc "[Click here and type table title]" </w:instrText>
      </w:r>
      <w:r w:rsidR="004B7C3C">
        <w:fldChar w:fldCharType="end"/>
      </w:r>
      <w:r>
        <w:tab/>
        <w:t>#</w:t>
      </w:r>
    </w:p>
    <w:p w14:paraId="6AE1F803" w14:textId="77777777" w:rsidR="009A1C8F" w:rsidRDefault="009A1C8F">
      <w:r>
        <w:br w:type="page"/>
      </w:r>
    </w:p>
    <w:p w14:paraId="79F47ABB" w14:textId="77777777" w:rsidR="009A1C8F" w:rsidRDefault="009A1C8F" w:rsidP="009A1C8F">
      <w:pPr>
        <w:tabs>
          <w:tab w:val="left" w:pos="720"/>
          <w:tab w:val="left" w:pos="1080"/>
          <w:tab w:val="left" w:pos="1440"/>
          <w:tab w:val="right" w:leader="dot" w:pos="9360"/>
        </w:tabs>
        <w:jc w:val="center"/>
      </w:pPr>
    </w:p>
    <w:p w14:paraId="33154AA6" w14:textId="77777777" w:rsidR="009A1C8F" w:rsidRDefault="009A1C8F" w:rsidP="009A1C8F">
      <w:pPr>
        <w:tabs>
          <w:tab w:val="left" w:pos="720"/>
          <w:tab w:val="left" w:pos="1080"/>
          <w:tab w:val="left" w:pos="1440"/>
          <w:tab w:val="right" w:leader="dot" w:pos="9360"/>
        </w:tabs>
        <w:jc w:val="center"/>
      </w:pPr>
    </w:p>
    <w:p w14:paraId="52DD9FBD" w14:textId="77777777" w:rsidR="009A1C8F" w:rsidRDefault="009A1C8F" w:rsidP="009A1C8F">
      <w:pPr>
        <w:tabs>
          <w:tab w:val="left" w:pos="720"/>
          <w:tab w:val="left" w:pos="1080"/>
          <w:tab w:val="left" w:pos="1440"/>
          <w:tab w:val="right" w:leader="dot" w:pos="9360"/>
        </w:tabs>
        <w:jc w:val="center"/>
      </w:pPr>
      <w:r>
        <w:t>LIST OF FIGURES</w:t>
      </w:r>
    </w:p>
    <w:p w14:paraId="1B4602E8" w14:textId="77777777" w:rsidR="009A1C8F" w:rsidRDefault="009A1C8F" w:rsidP="009A1C8F">
      <w:pPr>
        <w:tabs>
          <w:tab w:val="left" w:pos="720"/>
          <w:tab w:val="left" w:pos="1080"/>
          <w:tab w:val="left" w:pos="1440"/>
          <w:tab w:val="right" w:leader="dot" w:pos="9360"/>
        </w:tabs>
        <w:jc w:val="right"/>
      </w:pPr>
      <w:r>
        <w:t>Page</w:t>
      </w:r>
    </w:p>
    <w:p w14:paraId="67EA51AD" w14:textId="77777777" w:rsidR="009A1C8F" w:rsidRDefault="009A1C8F" w:rsidP="009A1C8F">
      <w:pPr>
        <w:tabs>
          <w:tab w:val="left" w:pos="720"/>
          <w:tab w:val="left" w:pos="1080"/>
          <w:tab w:val="left" w:pos="1440"/>
          <w:tab w:val="right" w:leader="dot" w:pos="9360"/>
        </w:tabs>
        <w:ind w:left="720" w:hanging="720"/>
      </w:pPr>
      <w:r>
        <w:t xml:space="preserve">Figure 1: </w:t>
      </w:r>
      <w:r w:rsidR="004B7C3C">
        <w:fldChar w:fldCharType="begin"/>
      </w:r>
      <w:r>
        <w:instrText xml:space="preserve"> MACROBUTTON  AcceptAllChangesInDoc "Click here and type figure title.]" </w:instrText>
      </w:r>
      <w:r w:rsidR="004B7C3C">
        <w:fldChar w:fldCharType="end"/>
      </w:r>
      <w:r>
        <w:tab/>
        <w:t>#</w:t>
      </w:r>
    </w:p>
    <w:p w14:paraId="234C3A0F" w14:textId="77777777" w:rsidR="009A1C8F" w:rsidRDefault="009A1C8F" w:rsidP="009A1C8F">
      <w:pPr>
        <w:tabs>
          <w:tab w:val="left" w:pos="720"/>
          <w:tab w:val="left" w:pos="1080"/>
          <w:tab w:val="left" w:pos="1440"/>
          <w:tab w:val="right" w:leader="dot" w:pos="9360"/>
        </w:tabs>
        <w:ind w:left="720" w:hanging="720"/>
      </w:pPr>
      <w:r>
        <w:t xml:space="preserve">Figure 2: </w:t>
      </w:r>
      <w:r w:rsidR="004B7C3C">
        <w:fldChar w:fldCharType="begin"/>
      </w:r>
      <w:r>
        <w:instrText xml:space="preserve"> MACROBUTTON  AcceptAllChangesInDoc "Click here and type figure title.]" </w:instrText>
      </w:r>
      <w:r w:rsidR="004B7C3C">
        <w:fldChar w:fldCharType="end"/>
      </w:r>
      <w:r>
        <w:tab/>
        <w:t>#</w:t>
      </w:r>
    </w:p>
    <w:p w14:paraId="3E5C0D9E" w14:textId="77777777" w:rsidR="009A1C8F" w:rsidRDefault="009A1C8F" w:rsidP="009A1C8F">
      <w:pPr>
        <w:tabs>
          <w:tab w:val="left" w:pos="720"/>
          <w:tab w:val="left" w:pos="1080"/>
          <w:tab w:val="left" w:pos="1440"/>
          <w:tab w:val="right" w:leader="dot" w:pos="9360"/>
        </w:tabs>
        <w:ind w:left="720" w:hanging="720"/>
      </w:pPr>
      <w:r>
        <w:t xml:space="preserve">Figure 3: </w:t>
      </w:r>
      <w:r w:rsidR="004B7C3C">
        <w:fldChar w:fldCharType="begin"/>
      </w:r>
      <w:r>
        <w:instrText xml:space="preserve"> MACROBUTTON  AcceptAllChangesInDoc "Click here and type figure title.]" </w:instrText>
      </w:r>
      <w:r w:rsidR="004B7C3C">
        <w:fldChar w:fldCharType="end"/>
      </w:r>
      <w:r>
        <w:tab/>
        <w:t>#</w:t>
      </w:r>
    </w:p>
    <w:p w14:paraId="6C833AC4" w14:textId="77777777" w:rsidR="009A1C8F" w:rsidRDefault="009A1C8F" w:rsidP="009A1C8F">
      <w:pPr>
        <w:tabs>
          <w:tab w:val="left" w:pos="720"/>
          <w:tab w:val="left" w:pos="1080"/>
          <w:tab w:val="left" w:pos="1440"/>
          <w:tab w:val="right" w:leader="dot" w:pos="9360"/>
        </w:tabs>
        <w:ind w:left="720" w:hanging="720"/>
      </w:pPr>
      <w:r>
        <w:t xml:space="preserve">Figure 4: </w:t>
      </w:r>
      <w:r w:rsidR="004B7C3C">
        <w:fldChar w:fldCharType="begin"/>
      </w:r>
      <w:r>
        <w:instrText xml:space="preserve"> MACROBUTTON  AcceptAllChangesInDoc "Click here and type figure title.]" </w:instrText>
      </w:r>
      <w:r w:rsidR="004B7C3C">
        <w:fldChar w:fldCharType="end"/>
      </w:r>
      <w:r>
        <w:tab/>
        <w:t>#</w:t>
      </w:r>
    </w:p>
    <w:p w14:paraId="01725F47" w14:textId="77777777" w:rsidR="009A1C8F" w:rsidRDefault="009A1C8F" w:rsidP="009A1C8F">
      <w:pPr>
        <w:tabs>
          <w:tab w:val="left" w:pos="720"/>
          <w:tab w:val="left" w:pos="1080"/>
          <w:tab w:val="left" w:pos="1440"/>
          <w:tab w:val="right" w:leader="dot" w:pos="9360"/>
        </w:tabs>
        <w:ind w:left="720" w:hanging="720"/>
      </w:pPr>
      <w:r>
        <w:t xml:space="preserve">Figure x: </w:t>
      </w:r>
      <w:r w:rsidR="004B7C3C">
        <w:fldChar w:fldCharType="begin"/>
      </w:r>
      <w:r>
        <w:instrText xml:space="preserve"> MACROBUTTON  AcceptAllChangesInDoc "Click here and type figure title.]" </w:instrText>
      </w:r>
      <w:r w:rsidR="004B7C3C">
        <w:fldChar w:fldCharType="end"/>
      </w:r>
      <w:r>
        <w:tab/>
        <w:t>#</w:t>
      </w:r>
    </w:p>
    <w:p w14:paraId="1BBDD3D4" w14:textId="77777777" w:rsidR="009A1C8F" w:rsidRDefault="009A1C8F" w:rsidP="009A1C8F">
      <w:pPr>
        <w:tabs>
          <w:tab w:val="left" w:pos="720"/>
          <w:tab w:val="left" w:pos="1080"/>
          <w:tab w:val="left" w:pos="1440"/>
          <w:tab w:val="right" w:leader="dot" w:pos="9360"/>
        </w:tabs>
      </w:pPr>
    </w:p>
    <w:p w14:paraId="5C7425DC" w14:textId="77777777" w:rsidR="009A1C8F" w:rsidRDefault="009A1C8F" w:rsidP="009A1C8F">
      <w:pPr>
        <w:tabs>
          <w:tab w:val="left" w:pos="720"/>
          <w:tab w:val="left" w:pos="1080"/>
          <w:tab w:val="left" w:pos="1440"/>
          <w:tab w:val="right" w:leader="dot" w:pos="9360"/>
        </w:tabs>
        <w:sectPr w:rsidR="009A1C8F" w:rsidSect="00904B07">
          <w:headerReference w:type="default" r:id="rId9"/>
          <w:footerReference w:type="default" r:id="rId10"/>
          <w:pgSz w:w="12240" w:h="15840"/>
          <w:pgMar w:top="1440" w:right="1440" w:bottom="1440" w:left="1440" w:header="720" w:footer="720" w:gutter="0"/>
          <w:pgNumType w:fmt="lowerRoman" w:start="4"/>
          <w:cols w:space="720"/>
          <w:docGrid w:linePitch="360"/>
        </w:sectPr>
      </w:pPr>
    </w:p>
    <w:p w14:paraId="4A8AC371" w14:textId="77777777" w:rsidR="00235B8A" w:rsidRDefault="00235B8A" w:rsidP="00235B8A">
      <w:pPr>
        <w:jc w:val="center"/>
      </w:pPr>
    </w:p>
    <w:p w14:paraId="18C1C498" w14:textId="77777777" w:rsidR="003B3DBC" w:rsidRDefault="003B3DBC" w:rsidP="00235B8A">
      <w:pPr>
        <w:jc w:val="center"/>
      </w:pPr>
    </w:p>
    <w:p w14:paraId="5C9FB789" w14:textId="7CC94B7B" w:rsidR="003B3DBC" w:rsidRDefault="003B3DBC" w:rsidP="00235B8A">
      <w:pPr>
        <w:jc w:val="center"/>
      </w:pPr>
      <w:r>
        <w:t>CHAPTER 1</w:t>
      </w:r>
    </w:p>
    <w:p w14:paraId="2DB7BC8D" w14:textId="287E9010" w:rsidR="003B3DBC" w:rsidRDefault="003B3DBC" w:rsidP="00235B8A">
      <w:pPr>
        <w:jc w:val="center"/>
      </w:pPr>
      <w:r>
        <w:t>INTRODUCTION</w:t>
      </w:r>
    </w:p>
    <w:p w14:paraId="51619ADA" w14:textId="43A03A80" w:rsidR="003B3DBC" w:rsidRDefault="003B3DBC" w:rsidP="003B3DBC">
      <w:pPr>
        <w:pStyle w:val="ListParagraph"/>
        <w:numPr>
          <w:ilvl w:val="1"/>
          <w:numId w:val="8"/>
        </w:numPr>
        <w:jc w:val="both"/>
      </w:pPr>
      <w:r>
        <w:t>Semantic Web</w:t>
      </w:r>
    </w:p>
    <w:p w14:paraId="0AE682F2" w14:textId="1C042ABF" w:rsidR="003B3DBC" w:rsidRPr="003B3DBC" w:rsidRDefault="003B3DBC" w:rsidP="000D2BF2">
      <w:pPr>
        <w:jc w:val="both"/>
      </w:pPr>
      <w:r w:rsidRPr="003B3DBC">
        <w:t xml:space="preserve">In the World Wide Web (www) a web page can be accessed by its Uniform Resource Locator (URL) through the hypertext transfer protocol (HTTP). Most of the resources on the www are written in HTML, which conveys their rendering information to the web browsers. Therefore most of the information on the www is for human consumption. Machines for automatic information processing and integration cannot use the information present in the web pages. Semantic Web aims at representing information on the web in a way that the computers can understand the meaning of the information. This is accomplished by embedding machine-readable information in the existing web pages. The </w:t>
      </w:r>
      <w:r w:rsidR="00E518DB" w:rsidRPr="003B3DBC">
        <w:t>machine-readable</w:t>
      </w:r>
      <w:r w:rsidRPr="003B3DBC">
        <w:t xml:space="preserve"> syntax makes the content easy to process the information while making it more amenable to exchange between heterogeneous applications. The semantic web can be thought of as a huge graph where resources are connected to other resources through meaningful edges. </w:t>
      </w:r>
    </w:p>
    <w:p w14:paraId="1F4267D5" w14:textId="77777777" w:rsidR="003B3DBC" w:rsidRDefault="003B3DBC" w:rsidP="003B3DBC">
      <w:pPr>
        <w:jc w:val="both"/>
      </w:pPr>
    </w:p>
    <w:p w14:paraId="1A697AC0" w14:textId="493A49F7" w:rsidR="003B3DBC" w:rsidRDefault="00510EE8" w:rsidP="003B3DBC">
      <w:pPr>
        <w:pStyle w:val="ListParagraph"/>
        <w:numPr>
          <w:ilvl w:val="1"/>
          <w:numId w:val="8"/>
        </w:numPr>
        <w:jc w:val="both"/>
      </w:pPr>
      <w:r>
        <w:t xml:space="preserve"> Ontologies</w:t>
      </w:r>
    </w:p>
    <w:p w14:paraId="67BBCD72" w14:textId="77777777" w:rsidR="00510EE8" w:rsidRDefault="00510EE8" w:rsidP="00293AEA">
      <w:pPr>
        <w:pStyle w:val="ListParagraph"/>
        <w:ind w:left="405"/>
      </w:pPr>
      <w:r>
        <w:t>There can be different ways in which semantics can be added to information. Ranked from the weakest formalisms to the strongest they are as follows:</w:t>
      </w:r>
    </w:p>
    <w:p w14:paraId="2AC58FD1" w14:textId="77777777" w:rsidR="00510EE8" w:rsidRDefault="00510EE8" w:rsidP="00510EE8">
      <w:pPr>
        <w:pStyle w:val="ListParagraph"/>
        <w:numPr>
          <w:ilvl w:val="0"/>
          <w:numId w:val="9"/>
        </w:numPr>
        <w:spacing w:after="200" w:line="276" w:lineRule="auto"/>
      </w:pPr>
      <w:r>
        <w:t>Controlled Vocabularies</w:t>
      </w:r>
    </w:p>
    <w:p w14:paraId="782B12FF" w14:textId="55904031" w:rsidR="00510EE8" w:rsidRDefault="00510EE8" w:rsidP="00510EE8">
      <w:pPr>
        <w:pStyle w:val="ListParagraph"/>
        <w:ind w:left="1125"/>
      </w:pPr>
      <w:r>
        <w:t xml:space="preserve">Controlled vocabularies are a limited set of enumerated </w:t>
      </w:r>
      <w:r w:rsidR="00E57E07">
        <w:t>terms, which</w:t>
      </w:r>
      <w:r>
        <w:t xml:space="preserve"> are agreed upon based on the particular use case. Only the terms from the enumerated set can be used to add metadata.</w:t>
      </w:r>
    </w:p>
    <w:p w14:paraId="2784CB2E" w14:textId="77777777" w:rsidR="00510EE8" w:rsidRDefault="00510EE8" w:rsidP="00510EE8">
      <w:pPr>
        <w:pStyle w:val="ListParagraph"/>
        <w:numPr>
          <w:ilvl w:val="0"/>
          <w:numId w:val="9"/>
        </w:numPr>
        <w:spacing w:after="200" w:line="276" w:lineRule="auto"/>
      </w:pPr>
      <w:r>
        <w:lastRenderedPageBreak/>
        <w:t>Taxonomies</w:t>
      </w:r>
    </w:p>
    <w:p w14:paraId="2C737802" w14:textId="09C16578" w:rsidR="00510EE8" w:rsidRDefault="00510EE8" w:rsidP="00510EE8">
      <w:pPr>
        <w:pStyle w:val="ListParagraph"/>
        <w:ind w:left="1125"/>
      </w:pPr>
      <w:r>
        <w:t>Taxonomy is a controlled vocabulary with relations like “subclass of” and “superclass of” between the enumerated terms.</w:t>
      </w:r>
    </w:p>
    <w:p w14:paraId="64CFA576" w14:textId="77777777" w:rsidR="00510EE8" w:rsidRDefault="00510EE8" w:rsidP="00510EE8">
      <w:pPr>
        <w:pStyle w:val="ListParagraph"/>
        <w:numPr>
          <w:ilvl w:val="0"/>
          <w:numId w:val="9"/>
        </w:numPr>
        <w:spacing w:after="200" w:line="276" w:lineRule="auto"/>
      </w:pPr>
      <w:r>
        <w:t>Thesaurus</w:t>
      </w:r>
    </w:p>
    <w:p w14:paraId="0D0B9DAD" w14:textId="17CFAA47" w:rsidR="00510EE8" w:rsidRDefault="00510EE8" w:rsidP="00510EE8">
      <w:pPr>
        <w:pStyle w:val="ListParagraph"/>
        <w:ind w:left="1125"/>
      </w:pPr>
      <w:r>
        <w:t xml:space="preserve">A Thesaurus adds to </w:t>
      </w:r>
      <w:r w:rsidR="00712B32">
        <w:t>taxonomy</w:t>
      </w:r>
      <w:r>
        <w:t xml:space="preserve"> by giving the ability to state if two terms are equivalent, homographic or associative [NISO, 2005]</w:t>
      </w:r>
    </w:p>
    <w:p w14:paraId="22136728" w14:textId="77777777" w:rsidR="000F3565" w:rsidRDefault="000F3565" w:rsidP="00510EE8">
      <w:pPr>
        <w:pStyle w:val="ListParagraph"/>
        <w:ind w:left="1125"/>
      </w:pPr>
    </w:p>
    <w:p w14:paraId="11ACA85A" w14:textId="77777777" w:rsidR="00510EE8" w:rsidRDefault="00510EE8" w:rsidP="00510EE8">
      <w:pPr>
        <w:pStyle w:val="ListParagraph"/>
        <w:numPr>
          <w:ilvl w:val="0"/>
          <w:numId w:val="9"/>
        </w:numPr>
        <w:spacing w:after="200" w:line="276" w:lineRule="auto"/>
      </w:pPr>
      <w:r>
        <w:t>Ontologies</w:t>
      </w:r>
    </w:p>
    <w:p w14:paraId="5AB88887" w14:textId="3404B783" w:rsidR="000F3565" w:rsidRDefault="000F3565" w:rsidP="000F3565">
      <w:pPr>
        <w:pStyle w:val="ListParagraph"/>
        <w:ind w:left="1125"/>
      </w:pPr>
      <w:r w:rsidRPr="000E04DE">
        <w:rPr>
          <w:rFonts w:cstheme="minorHAnsi"/>
          <w:iCs/>
          <w:color w:val="000000"/>
          <w:shd w:val="clear" w:color="auto" w:fill="FFFFFF"/>
        </w:rPr>
        <w:t>An ontology is a formal specification of a shared conceptualization</w:t>
      </w:r>
      <w:r>
        <w:rPr>
          <w:rFonts w:cstheme="minorHAnsi"/>
          <w:iCs/>
          <w:color w:val="000000"/>
          <w:shd w:val="clear" w:color="auto" w:fill="FFFFFF"/>
        </w:rPr>
        <w:t xml:space="preserve"> [reference here ]</w:t>
      </w:r>
      <w:r w:rsidRPr="000E04DE">
        <w:rPr>
          <w:rFonts w:cstheme="minorHAnsi"/>
          <w:iCs/>
          <w:color w:val="000000"/>
          <w:shd w:val="clear" w:color="auto" w:fill="FFFFFF"/>
        </w:rPr>
        <w:t>.</w:t>
      </w:r>
      <w:r>
        <w:rPr>
          <w:rFonts w:ascii="Arial" w:hAnsi="Arial" w:cs="Arial"/>
          <w:i/>
          <w:iCs/>
          <w:color w:val="000000"/>
          <w:sz w:val="20"/>
          <w:szCs w:val="20"/>
          <w:shd w:val="clear" w:color="auto" w:fill="FFFFFF"/>
        </w:rPr>
        <w:t xml:space="preserve"> </w:t>
      </w:r>
      <w:r>
        <w:t xml:space="preserve">Ontologies represent shared domain-specific </w:t>
      </w:r>
      <w:r w:rsidR="00F31E71">
        <w:fldChar w:fldCharType="begin"/>
      </w:r>
      <w:r w:rsidR="00CD263C">
        <w:instrText xml:space="preserve"> ADDIN EN.CITE &lt;EndNote&gt;&lt;Cite&gt;&lt;Author&gt;Brickley&lt;/Author&gt;&lt;Year&gt;2000&lt;/Year&gt;&lt;RecNum&gt;4&lt;/RecNum&gt;&lt;DisplayText&gt;[1]&lt;/DisplayText&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CD263C">
        <w:rPr>
          <w:noProof/>
        </w:rPr>
        <w:t>[</w:t>
      </w:r>
      <w:hyperlink w:anchor="_ENREF_1" w:tooltip="Brickley, 2000 #4" w:history="1">
        <w:r w:rsidR="006D72F5">
          <w:rPr>
            <w:noProof/>
          </w:rPr>
          <w:t>1</w:t>
        </w:r>
      </w:hyperlink>
      <w:r w:rsidR="00CD263C">
        <w:rPr>
          <w:noProof/>
        </w:rPr>
        <w:t>]</w:t>
      </w:r>
      <w:r w:rsidR="00F31E71">
        <w:fldChar w:fldCharType="end"/>
      </w:r>
      <w:r>
        <w:t>knowledge, which can be shared between machines and people. Ontologies can be expressed in increasingly expressive languages l</w:t>
      </w:r>
      <w:r w:rsidR="00F31E71">
        <w:t xml:space="preserve">ike: RDF-Schema </w:t>
      </w:r>
      <w:r w:rsidR="00F31E71">
        <w:fldChar w:fldCharType="begin"/>
      </w:r>
      <w:r w:rsidR="00CD263C">
        <w:instrText xml:space="preserve"> ADDIN EN.CITE &lt;EndNote&gt;&lt;Cite&gt;&lt;Author&gt;Brickley&lt;/Author&gt;&lt;Year&gt;2000&lt;/Year&gt;&lt;RecNum&gt;4&lt;/RecNum&gt;&lt;DisplayText&gt;[1]&lt;/DisplayText&gt;&lt;record&gt;&lt;rec-number&gt;4&lt;/rec-number&gt;&lt;foreign-keys&gt;&lt;key app="EN" db-id="s0da0vvzexxt5letx2ixxwtisvdzfzax0ft2"&gt;4&lt;/key&gt;&lt;/foreign-keys&gt;&lt;ref-type name="Journal Article"&gt;17&lt;/ref-type&gt;&lt;contributors&gt;&lt;authors&gt;&lt;author&gt;Brickley, D.&lt;/author&gt;&lt;author&gt;Guha, R.V.&lt;/author&gt;&lt;/authors&gt;&lt;/contributors&gt;&lt;titles&gt;&lt;title&gt;Resource Description Framework (RDF) Schema Specification 1.0: W3C Candidate Recommendation 27 March 2000&lt;/title&gt;&lt;/titles&gt;&lt;dates&gt;&lt;year&gt;2000&lt;/year&gt;&lt;/dates&gt;&lt;urls&gt;&lt;/urls&gt;&lt;/record&gt;&lt;/Cite&gt;&lt;/EndNote&gt;</w:instrText>
      </w:r>
      <w:r w:rsidR="00F31E71">
        <w:fldChar w:fldCharType="separate"/>
      </w:r>
      <w:r w:rsidR="00CD263C">
        <w:rPr>
          <w:noProof/>
        </w:rPr>
        <w:t>[</w:t>
      </w:r>
      <w:hyperlink w:anchor="_ENREF_1" w:tooltip="Brickley, 2000 #4" w:history="1">
        <w:r w:rsidR="006D72F5">
          <w:rPr>
            <w:noProof/>
          </w:rPr>
          <w:t>1</w:t>
        </w:r>
      </w:hyperlink>
      <w:r w:rsidR="00CD263C">
        <w:rPr>
          <w:noProof/>
        </w:rPr>
        <w:t>]</w:t>
      </w:r>
      <w:r w:rsidR="00F31E71">
        <w:fldChar w:fldCharType="end"/>
      </w:r>
      <w:r>
        <w:t xml:space="preserve">, Web Ontology Language (OWL) [Reference here]. </w:t>
      </w:r>
    </w:p>
    <w:p w14:paraId="68EF96CC" w14:textId="77777777" w:rsidR="00F31E71" w:rsidRDefault="00F31E71" w:rsidP="000F3565">
      <w:pPr>
        <w:pStyle w:val="ListParagraph"/>
        <w:ind w:left="1125"/>
      </w:pPr>
    </w:p>
    <w:p w14:paraId="4A78F902" w14:textId="5E9DE3D5" w:rsidR="00F31E71" w:rsidRDefault="00F31E71" w:rsidP="00F31E71">
      <w:pPr>
        <w:pStyle w:val="ListParagraph"/>
        <w:numPr>
          <w:ilvl w:val="1"/>
          <w:numId w:val="8"/>
        </w:numPr>
      </w:pPr>
      <w:r>
        <w:t>REST Web Services</w:t>
      </w:r>
    </w:p>
    <w:p w14:paraId="38086EE0" w14:textId="3B952FEF" w:rsidR="00F31E71" w:rsidRDefault="00F31E71" w:rsidP="00F31E71">
      <w:pPr>
        <w:ind w:firstLine="720"/>
        <w:jc w:val="both"/>
        <w:rPr>
          <w:szCs w:val="24"/>
        </w:rPr>
      </w:pPr>
      <w:r>
        <w:rPr>
          <w:szCs w:val="24"/>
        </w:rPr>
        <w:t xml:space="preserve">The popularity for Web services is growing with the demand for the interoperability between software applications across frameworks and platforms. </w:t>
      </w:r>
      <w:r w:rsidRPr="00011117">
        <w:rPr>
          <w:szCs w:val="24"/>
        </w:rPr>
        <w:t xml:space="preserve">W3C </w:t>
      </w:r>
      <w:r>
        <w:rPr>
          <w:szCs w:val="24"/>
        </w:rPr>
        <w:t xml:space="preserve">defines </w:t>
      </w:r>
      <w:r w:rsidRPr="00011117">
        <w:rPr>
          <w:szCs w:val="24"/>
        </w:rPr>
        <w:t xml:space="preserve">Web service </w:t>
      </w:r>
      <w:r>
        <w:rPr>
          <w:szCs w:val="24"/>
        </w:rPr>
        <w:t>as</w:t>
      </w:r>
      <w:r w:rsidRPr="00011117">
        <w:rPr>
          <w:szCs w:val="24"/>
        </w:rPr>
        <w:t xml:space="preserve"> “a software system designed to support interoperable machine-to-machine interaction over a network. It has an interface described in a machine-processable format. Other systems interact with the Web service in a manner prescribed by its description”. REST</w:t>
      </w:r>
      <w:r w:rsidR="006D72F5">
        <w:rPr>
          <w:szCs w:val="24"/>
        </w:rPr>
        <w:fldChar w:fldCharType="begin"/>
      </w:r>
      <w:r w:rsidR="006D72F5">
        <w:rPr>
          <w:szCs w:val="24"/>
        </w:rPr>
        <w:instrText xml:space="preserve"> ADDIN EN.CITE &lt;EndNote&gt;&lt;Cite&gt;&lt;Author&gt;Fielding&lt;/Author&gt;&lt;Year&gt;2000&lt;/Year&gt;&lt;RecNum&gt;6&lt;/RecNum&gt;&lt;DisplayText&gt;[2]&lt;/DisplayText&gt;&lt;record&gt;&lt;rec-number&gt;6&lt;/rec-number&gt;&lt;foreign-keys&gt;&lt;key app="EN" db-id="s0da0vvzexxt5letx2ixxwtisvdzfzax0ft2"&gt;6&lt;/key&gt;&lt;/foreign-keys&gt;&lt;ref-type name="Thesis"&gt;32&lt;/ref-type&gt;&lt;contributors&gt;&lt;authors&gt;&lt;author&gt;Fielding, R.T.&lt;/author&gt;&lt;/authors&gt;&lt;/contributors&gt;&lt;titles&gt;&lt;title&gt;Architectural styles and the design of network-based software architectures&lt;/title&gt;&lt;/titles&gt;&lt;dates&gt;&lt;year&gt;2000&lt;/year&gt;&lt;/dates&gt;&lt;publisher&gt;Citeseer&lt;/publisher&gt;&lt;urls&gt;&lt;/urls&gt;&lt;/record&gt;&lt;/Cite&gt;&lt;/EndNote&gt;</w:instrText>
      </w:r>
      <w:r w:rsidR="006D72F5">
        <w:rPr>
          <w:szCs w:val="24"/>
        </w:rPr>
        <w:fldChar w:fldCharType="separate"/>
      </w:r>
      <w:r w:rsidR="006D72F5">
        <w:rPr>
          <w:noProof/>
          <w:szCs w:val="24"/>
        </w:rPr>
        <w:t>[</w:t>
      </w:r>
      <w:hyperlink w:anchor="_ENREF_2" w:tooltip="Fielding, 2000 #6" w:history="1">
        <w:r w:rsidR="006D72F5">
          <w:rPr>
            <w:noProof/>
            <w:szCs w:val="24"/>
          </w:rPr>
          <w:t>2</w:t>
        </w:r>
      </w:hyperlink>
      <w:r w:rsidR="006D72F5">
        <w:rPr>
          <w:noProof/>
          <w:szCs w:val="24"/>
        </w:rPr>
        <w:t>]</w:t>
      </w:r>
      <w:r w:rsidR="006D72F5">
        <w:rPr>
          <w:szCs w:val="24"/>
        </w:rPr>
        <w:fldChar w:fldCharType="end"/>
      </w:r>
      <w:r w:rsidRPr="00011117">
        <w:rPr>
          <w:szCs w:val="24"/>
        </w:rPr>
        <w:t xml:space="preserve"> </w:t>
      </w:r>
      <w:r>
        <w:rPr>
          <w:szCs w:val="24"/>
        </w:rPr>
        <w:t>is a Web service design model that focuses on system’s resources.  E</w:t>
      </w:r>
      <w:r w:rsidRPr="00011117">
        <w:rPr>
          <w:szCs w:val="24"/>
        </w:rPr>
        <w:t xml:space="preserve">ach resource </w:t>
      </w:r>
      <w:r>
        <w:rPr>
          <w:szCs w:val="24"/>
        </w:rPr>
        <w:t>is</w:t>
      </w:r>
      <w:r w:rsidRPr="00011117">
        <w:rPr>
          <w:szCs w:val="24"/>
        </w:rPr>
        <w:t xml:space="preserve"> represented by a URI (Uniform Resource Identifier</w:t>
      </w:r>
      <w:r w:rsidR="00407AA2" w:rsidRPr="00011117">
        <w:rPr>
          <w:szCs w:val="24"/>
        </w:rPr>
        <w:t>)</w:t>
      </w:r>
      <w:r w:rsidR="00407AA2">
        <w:rPr>
          <w:szCs w:val="24"/>
        </w:rPr>
        <w:t>, which</w:t>
      </w:r>
      <w:r w:rsidRPr="00011117">
        <w:rPr>
          <w:szCs w:val="24"/>
        </w:rPr>
        <w:t xml:space="preserve"> </w:t>
      </w:r>
      <w:r>
        <w:rPr>
          <w:szCs w:val="24"/>
        </w:rPr>
        <w:t>e</w:t>
      </w:r>
      <w:r w:rsidRPr="00413020">
        <w:rPr>
          <w:szCs w:val="24"/>
        </w:rPr>
        <w:t>nables unif</w:t>
      </w:r>
      <w:r>
        <w:rPr>
          <w:szCs w:val="24"/>
        </w:rPr>
        <w:t xml:space="preserve">orm identification of resources. It follows </w:t>
      </w:r>
      <w:r w:rsidRPr="00413020">
        <w:rPr>
          <w:szCs w:val="24"/>
        </w:rPr>
        <w:t xml:space="preserve">a defined </w:t>
      </w:r>
      <w:r>
        <w:rPr>
          <w:szCs w:val="24"/>
        </w:rPr>
        <w:t>set of naming scheme.</w:t>
      </w:r>
    </w:p>
    <w:p w14:paraId="369247E4" w14:textId="77777777" w:rsidR="00F31E71" w:rsidRDefault="00F31E71" w:rsidP="00F31E71">
      <w:pPr>
        <w:ind w:firstLine="720"/>
        <w:jc w:val="both"/>
        <w:rPr>
          <w:szCs w:val="24"/>
        </w:rPr>
      </w:pPr>
      <w:r w:rsidRPr="00011117">
        <w:rPr>
          <w:szCs w:val="24"/>
        </w:rPr>
        <w:t xml:space="preserve">The </w:t>
      </w:r>
      <w:r>
        <w:rPr>
          <w:szCs w:val="24"/>
        </w:rPr>
        <w:t>design</w:t>
      </w:r>
      <w:r w:rsidRPr="00011117">
        <w:rPr>
          <w:szCs w:val="24"/>
        </w:rPr>
        <w:t xml:space="preserve"> principles followed by </w:t>
      </w:r>
      <w:r>
        <w:rPr>
          <w:szCs w:val="24"/>
        </w:rPr>
        <w:t xml:space="preserve">an implementation of a </w:t>
      </w:r>
      <w:r w:rsidRPr="00011117">
        <w:rPr>
          <w:szCs w:val="24"/>
        </w:rPr>
        <w:t xml:space="preserve">REST </w:t>
      </w:r>
      <w:r>
        <w:rPr>
          <w:szCs w:val="24"/>
        </w:rPr>
        <w:t>Web service</w:t>
      </w:r>
      <w:r w:rsidRPr="00445D95">
        <w:rPr>
          <w:szCs w:val="24"/>
        </w:rPr>
        <w:t xml:space="preserve"> are:</w:t>
      </w:r>
      <w:r>
        <w:rPr>
          <w:szCs w:val="24"/>
        </w:rPr>
        <w:t xml:space="preserve"> Stateless, use of HTTP methods, use of URIs and XML formats. It is called a stateless operation </w:t>
      </w:r>
      <w:r>
        <w:rPr>
          <w:szCs w:val="24"/>
        </w:rPr>
        <w:lastRenderedPageBreak/>
        <w:t xml:space="preserve">as the request contains all </w:t>
      </w:r>
      <w:r w:rsidRPr="00445D95">
        <w:rPr>
          <w:szCs w:val="24"/>
        </w:rPr>
        <w:t>the information needed to generate a res</w:t>
      </w:r>
      <w:r>
        <w:rPr>
          <w:szCs w:val="24"/>
        </w:rPr>
        <w:t xml:space="preserve">ponse independent of the </w:t>
      </w:r>
      <w:r w:rsidRPr="00445D95">
        <w:rPr>
          <w:szCs w:val="24"/>
        </w:rPr>
        <w:t>session.</w:t>
      </w:r>
      <w:r>
        <w:rPr>
          <w:szCs w:val="24"/>
        </w:rPr>
        <w:t xml:space="preserve"> Also, a REST Web service always uses o</w:t>
      </w:r>
      <w:r w:rsidRPr="007A67C9">
        <w:rPr>
          <w:szCs w:val="24"/>
        </w:rPr>
        <w:t>ne of the HTTP methods: POST, GET, PUT or DELETE</w:t>
      </w:r>
      <w:r>
        <w:rPr>
          <w:szCs w:val="24"/>
        </w:rPr>
        <w:t xml:space="preserve"> to add,</w:t>
      </w:r>
      <w:r w:rsidRPr="007A67C9">
        <w:rPr>
          <w:szCs w:val="24"/>
        </w:rPr>
        <w:t xml:space="preserve"> </w:t>
      </w:r>
      <w:r>
        <w:rPr>
          <w:szCs w:val="24"/>
        </w:rPr>
        <w:t>remove or get</w:t>
      </w:r>
      <w:r w:rsidRPr="007A67C9">
        <w:rPr>
          <w:szCs w:val="24"/>
        </w:rPr>
        <w:t xml:space="preserve"> a resource</w:t>
      </w:r>
      <w:r>
        <w:rPr>
          <w:szCs w:val="24"/>
        </w:rPr>
        <w:t>. E</w:t>
      </w:r>
      <w:r w:rsidRPr="00445D95">
        <w:rPr>
          <w:szCs w:val="24"/>
        </w:rPr>
        <w:t xml:space="preserve">ach resource </w:t>
      </w:r>
      <w:r>
        <w:rPr>
          <w:szCs w:val="24"/>
        </w:rPr>
        <w:t xml:space="preserve">is represented </w:t>
      </w:r>
      <w:r w:rsidRPr="00445D95">
        <w:rPr>
          <w:szCs w:val="24"/>
        </w:rPr>
        <w:t>by a URI</w:t>
      </w:r>
      <w:r>
        <w:rPr>
          <w:szCs w:val="24"/>
        </w:rPr>
        <w:t xml:space="preserve"> in a REST Web service</w:t>
      </w:r>
      <w:r w:rsidRPr="00445D95">
        <w:rPr>
          <w:szCs w:val="24"/>
        </w:rPr>
        <w:t xml:space="preserve">. This </w:t>
      </w:r>
      <w:r>
        <w:rPr>
          <w:szCs w:val="24"/>
        </w:rPr>
        <w:t>enables</w:t>
      </w:r>
      <w:r w:rsidRPr="00445D95">
        <w:rPr>
          <w:szCs w:val="24"/>
        </w:rPr>
        <w:t xml:space="preserve"> </w:t>
      </w:r>
      <w:r>
        <w:rPr>
          <w:szCs w:val="24"/>
        </w:rPr>
        <w:t>use of hyperlinks to browse</w:t>
      </w:r>
      <w:r w:rsidRPr="00445D95">
        <w:rPr>
          <w:szCs w:val="24"/>
        </w:rPr>
        <w:t xml:space="preserve"> </w:t>
      </w:r>
      <w:r>
        <w:rPr>
          <w:szCs w:val="24"/>
        </w:rPr>
        <w:t>resources. And the data format typically used is</w:t>
      </w:r>
      <w:r w:rsidRPr="00445D95">
        <w:rPr>
          <w:szCs w:val="24"/>
        </w:rPr>
        <w:t xml:space="preserve"> XML</w:t>
      </w:r>
      <w:r>
        <w:rPr>
          <w:szCs w:val="24"/>
        </w:rPr>
        <w:t>. XML is used to</w:t>
      </w:r>
      <w:r w:rsidRPr="00445D95">
        <w:rPr>
          <w:szCs w:val="24"/>
        </w:rPr>
        <w:t xml:space="preserve"> format</w:t>
      </w:r>
      <w:r>
        <w:rPr>
          <w:szCs w:val="24"/>
        </w:rPr>
        <w:t xml:space="preserve"> request and response messages.</w:t>
      </w:r>
    </w:p>
    <w:p w14:paraId="24DCB85E" w14:textId="77777777" w:rsidR="00F31E71" w:rsidRDefault="00F31E71" w:rsidP="00F31E71">
      <w:pPr>
        <w:ind w:firstLine="720"/>
        <w:jc w:val="both"/>
        <w:rPr>
          <w:szCs w:val="24"/>
        </w:rPr>
      </w:pPr>
      <w:r>
        <w:rPr>
          <w:szCs w:val="24"/>
        </w:rPr>
        <w:t>REST Web services have quite a few advantages because of which REST design model is gaining popularity gradually and is being adopted more for major Web service implementations. Some of the benefits of using REST Web services are:</w:t>
      </w:r>
    </w:p>
    <w:p w14:paraId="4299AD03" w14:textId="77777777" w:rsidR="00F31E71" w:rsidRDefault="00F31E71" w:rsidP="00F31E71">
      <w:pPr>
        <w:numPr>
          <w:ilvl w:val="0"/>
          <w:numId w:val="11"/>
        </w:numPr>
        <w:tabs>
          <w:tab w:val="num" w:pos="720"/>
        </w:tabs>
        <w:jc w:val="both"/>
        <w:rPr>
          <w:szCs w:val="24"/>
        </w:rPr>
      </w:pPr>
      <w:r>
        <w:rPr>
          <w:szCs w:val="24"/>
        </w:rPr>
        <w:t>They are lightweight.</w:t>
      </w:r>
    </w:p>
    <w:p w14:paraId="1C8F3524" w14:textId="77777777" w:rsidR="00F31E71" w:rsidRDefault="00F31E71" w:rsidP="00F31E71">
      <w:pPr>
        <w:numPr>
          <w:ilvl w:val="0"/>
          <w:numId w:val="11"/>
        </w:numPr>
        <w:tabs>
          <w:tab w:val="num" w:pos="720"/>
        </w:tabs>
        <w:jc w:val="both"/>
        <w:rPr>
          <w:szCs w:val="24"/>
        </w:rPr>
      </w:pPr>
      <w:r>
        <w:rPr>
          <w:szCs w:val="24"/>
        </w:rPr>
        <w:t>The results are human readable.</w:t>
      </w:r>
    </w:p>
    <w:p w14:paraId="3CF672E1" w14:textId="77777777" w:rsidR="00F31E71" w:rsidRDefault="00F31E71" w:rsidP="00F31E71">
      <w:pPr>
        <w:numPr>
          <w:ilvl w:val="0"/>
          <w:numId w:val="11"/>
        </w:numPr>
        <w:tabs>
          <w:tab w:val="num" w:pos="720"/>
        </w:tabs>
        <w:jc w:val="both"/>
        <w:rPr>
          <w:szCs w:val="24"/>
        </w:rPr>
      </w:pPr>
      <w:r w:rsidRPr="001E3646">
        <w:rPr>
          <w:szCs w:val="24"/>
        </w:rPr>
        <w:t xml:space="preserve">They are easy to implement. </w:t>
      </w:r>
    </w:p>
    <w:p w14:paraId="55A2028B" w14:textId="77777777" w:rsidR="00F31E71" w:rsidRDefault="00F31E71" w:rsidP="00F31E71">
      <w:pPr>
        <w:jc w:val="both"/>
        <w:rPr>
          <w:szCs w:val="24"/>
        </w:rPr>
      </w:pPr>
    </w:p>
    <w:p w14:paraId="43488269" w14:textId="77777777" w:rsidR="00F31E71" w:rsidRPr="001E3646" w:rsidRDefault="00F31E71" w:rsidP="00F31E71">
      <w:pPr>
        <w:ind w:firstLine="720"/>
        <w:jc w:val="both"/>
        <w:rPr>
          <w:szCs w:val="24"/>
        </w:rPr>
      </w:pPr>
      <w:r w:rsidRPr="001E3646">
        <w:rPr>
          <w:szCs w:val="24"/>
        </w:rPr>
        <w:t xml:space="preserve">Another widely adopted Web service </w:t>
      </w:r>
      <w:r>
        <w:rPr>
          <w:szCs w:val="24"/>
        </w:rPr>
        <w:t>design</w:t>
      </w:r>
      <w:r w:rsidRPr="001E3646">
        <w:rPr>
          <w:szCs w:val="24"/>
        </w:rPr>
        <w:t xml:space="preserve"> is </w:t>
      </w:r>
      <w:r>
        <w:rPr>
          <w:szCs w:val="24"/>
        </w:rPr>
        <w:t xml:space="preserve">based on </w:t>
      </w:r>
      <w:r w:rsidRPr="001E3646">
        <w:rPr>
          <w:szCs w:val="24"/>
        </w:rPr>
        <w:t xml:space="preserve">SOAP. </w:t>
      </w:r>
      <w:r>
        <w:rPr>
          <w:szCs w:val="24"/>
        </w:rPr>
        <w:t>SOAP</w:t>
      </w:r>
      <w:r w:rsidRPr="001E3646">
        <w:rPr>
          <w:szCs w:val="24"/>
        </w:rPr>
        <w:t xml:space="preserve"> stands for Simple Object Access Protocol. </w:t>
      </w:r>
      <w:r>
        <w:rPr>
          <w:szCs w:val="24"/>
        </w:rPr>
        <w:t xml:space="preserve">It is a XML based protocol that enables the exchange of information amongst software applications over HTTP. </w:t>
      </w:r>
      <w:r w:rsidRPr="001E3646">
        <w:rPr>
          <w:szCs w:val="24"/>
        </w:rPr>
        <w:t>Depending on the application at times SOAP is preferred over REST for the following reasons:</w:t>
      </w:r>
    </w:p>
    <w:p w14:paraId="4FBFCFE8" w14:textId="77777777" w:rsidR="00F31E71" w:rsidRPr="001E3646" w:rsidRDefault="00F31E71" w:rsidP="00F31E71">
      <w:pPr>
        <w:pStyle w:val="ListParagraph"/>
        <w:numPr>
          <w:ilvl w:val="0"/>
          <w:numId w:val="12"/>
        </w:numPr>
        <w:suppressAutoHyphens/>
        <w:contextualSpacing w:val="0"/>
        <w:jc w:val="both"/>
        <w:rPr>
          <w:rFonts w:ascii="Times New Roman" w:hAnsi="Times New Roman"/>
          <w:szCs w:val="24"/>
        </w:rPr>
      </w:pPr>
      <w:r w:rsidRPr="001E3646">
        <w:rPr>
          <w:rFonts w:ascii="Times New Roman" w:hAnsi="Times New Roman"/>
          <w:szCs w:val="24"/>
        </w:rPr>
        <w:t>It is mostly easier to consume a SOAP Web service.</w:t>
      </w:r>
    </w:p>
    <w:p w14:paraId="0C97E85A"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The type checking is much stricter in SOAP.</w:t>
      </w:r>
    </w:p>
    <w:p w14:paraId="3AB97BD8" w14:textId="77777777" w:rsidR="00F31E71" w:rsidRDefault="00F31E71" w:rsidP="00F31E71">
      <w:pPr>
        <w:pStyle w:val="ListParagraph"/>
        <w:numPr>
          <w:ilvl w:val="0"/>
          <w:numId w:val="12"/>
        </w:numPr>
        <w:suppressAutoHyphens/>
        <w:contextualSpacing w:val="0"/>
        <w:jc w:val="both"/>
        <w:rPr>
          <w:rFonts w:ascii="Times New Roman" w:hAnsi="Times New Roman"/>
          <w:szCs w:val="24"/>
        </w:rPr>
      </w:pPr>
      <w:r>
        <w:rPr>
          <w:rFonts w:ascii="Times New Roman" w:hAnsi="Times New Roman"/>
          <w:szCs w:val="24"/>
        </w:rPr>
        <w:t>Because of wide Enterprise level adoption there are a lot of development tools available to enable some of the more complicated tasks in implementation of a SOAP Web service.</w:t>
      </w:r>
    </w:p>
    <w:p w14:paraId="78D0DB51" w14:textId="77777777" w:rsidR="00F31E71" w:rsidRDefault="00F31E71" w:rsidP="00F31E71">
      <w:pPr>
        <w:rPr>
          <w:szCs w:val="24"/>
        </w:rPr>
      </w:pPr>
    </w:p>
    <w:p w14:paraId="1DF5A6F5" w14:textId="24F415AA" w:rsidR="00F31E71" w:rsidRDefault="00F31E71" w:rsidP="00F31E71">
      <w:pPr>
        <w:pStyle w:val="ListParagraph"/>
        <w:ind w:left="360"/>
      </w:pPr>
      <w:r>
        <w:rPr>
          <w:szCs w:val="24"/>
        </w:rPr>
        <w:lastRenderedPageBreak/>
        <w:t xml:space="preserve">Overall, the REST design pattern provides the flexibility and scalability that is integral to this project. We will go into further details on how </w:t>
      </w:r>
      <w:r w:rsidRPr="00F15969">
        <w:rPr>
          <w:szCs w:val="24"/>
        </w:rPr>
        <w:t>RESTful</w:t>
      </w:r>
      <w:r>
        <w:rPr>
          <w:szCs w:val="24"/>
        </w:rPr>
        <w:t xml:space="preserve"> W</w:t>
      </w:r>
      <w:r w:rsidRPr="00F15969">
        <w:rPr>
          <w:szCs w:val="24"/>
        </w:rPr>
        <w:t>eb</w:t>
      </w:r>
      <w:r>
        <w:rPr>
          <w:szCs w:val="24"/>
        </w:rPr>
        <w:t xml:space="preserve"> </w:t>
      </w:r>
      <w:r w:rsidRPr="00F15969">
        <w:rPr>
          <w:szCs w:val="24"/>
        </w:rPr>
        <w:t>service</w:t>
      </w:r>
      <w:r w:rsidR="00244689">
        <w:rPr>
          <w:szCs w:val="24"/>
        </w:rPr>
        <w:t xml:space="preserve">s are leveraged to </w:t>
      </w:r>
      <w:r>
        <w:rPr>
          <w:szCs w:val="24"/>
        </w:rPr>
        <w:t xml:space="preserve">provide </w:t>
      </w:r>
      <w:r w:rsidRPr="00F15969">
        <w:rPr>
          <w:szCs w:val="24"/>
        </w:rPr>
        <w:t xml:space="preserve">an interface to </w:t>
      </w:r>
      <w:r>
        <w:rPr>
          <w:szCs w:val="24"/>
        </w:rPr>
        <w:t>or</w:t>
      </w:r>
      <w:r w:rsidRPr="00F15969">
        <w:rPr>
          <w:szCs w:val="24"/>
        </w:rPr>
        <w:t xml:space="preserve"> download </w:t>
      </w:r>
      <w:r>
        <w:rPr>
          <w:szCs w:val="24"/>
        </w:rPr>
        <w:t>ontology</w:t>
      </w:r>
      <w:r w:rsidRPr="00F15969">
        <w:rPr>
          <w:szCs w:val="24"/>
        </w:rPr>
        <w:t xml:space="preserve"> as an owl file</w:t>
      </w:r>
      <w:r>
        <w:rPr>
          <w:szCs w:val="24"/>
        </w:rPr>
        <w:t xml:space="preserve">, </w:t>
      </w:r>
      <w:r w:rsidRPr="00F15969">
        <w:rPr>
          <w:szCs w:val="24"/>
        </w:rPr>
        <w:t xml:space="preserve">to browse the ontology schema </w:t>
      </w:r>
      <w:r>
        <w:rPr>
          <w:szCs w:val="24"/>
        </w:rPr>
        <w:t xml:space="preserve">and to </w:t>
      </w:r>
      <w:r w:rsidRPr="00F15969">
        <w:rPr>
          <w:szCs w:val="24"/>
        </w:rPr>
        <w:t xml:space="preserve">update </w:t>
      </w:r>
      <w:r>
        <w:rPr>
          <w:szCs w:val="24"/>
        </w:rPr>
        <w:t>the classes and properties.</w:t>
      </w:r>
      <w:r w:rsidRPr="00F15969">
        <w:rPr>
          <w:szCs w:val="24"/>
        </w:rPr>
        <w:br/>
      </w:r>
    </w:p>
    <w:p w14:paraId="4CCC7530" w14:textId="77777777" w:rsidR="000F3565" w:rsidRDefault="000F3565" w:rsidP="000F3565">
      <w:pPr>
        <w:pStyle w:val="ListParagraph"/>
        <w:spacing w:after="200" w:line="276" w:lineRule="auto"/>
        <w:ind w:left="1125"/>
      </w:pPr>
    </w:p>
    <w:p w14:paraId="0483A414" w14:textId="77777777" w:rsidR="00510EE8" w:rsidRDefault="00510EE8" w:rsidP="00510EE8">
      <w:pPr>
        <w:pStyle w:val="ListParagraph"/>
        <w:ind w:left="360"/>
        <w:jc w:val="both"/>
      </w:pPr>
    </w:p>
    <w:p w14:paraId="7650E513" w14:textId="77777777" w:rsidR="003B3DBC" w:rsidRDefault="003B3DBC" w:rsidP="00235B8A">
      <w:pPr>
        <w:jc w:val="center"/>
      </w:pPr>
    </w:p>
    <w:p w14:paraId="1870EFBC" w14:textId="77777777" w:rsidR="003B3DBC" w:rsidRDefault="003B3DBC" w:rsidP="00235B8A">
      <w:pPr>
        <w:jc w:val="center"/>
      </w:pPr>
    </w:p>
    <w:p w14:paraId="3FA9AD14" w14:textId="77777777" w:rsidR="003B3DBC" w:rsidRDefault="003B3DBC" w:rsidP="00235B8A">
      <w:pPr>
        <w:jc w:val="center"/>
      </w:pPr>
    </w:p>
    <w:p w14:paraId="6B61B16E" w14:textId="77777777" w:rsidR="003B3DBC" w:rsidRDefault="003B3DBC" w:rsidP="00235B8A">
      <w:pPr>
        <w:jc w:val="center"/>
      </w:pPr>
    </w:p>
    <w:p w14:paraId="1DE0A8A6" w14:textId="77777777" w:rsidR="003B3DBC" w:rsidRDefault="003B3DBC" w:rsidP="00235B8A">
      <w:pPr>
        <w:jc w:val="center"/>
      </w:pPr>
    </w:p>
    <w:p w14:paraId="4EB29A22" w14:textId="77777777" w:rsidR="003B3DBC" w:rsidRDefault="003B3DBC" w:rsidP="00235B8A">
      <w:pPr>
        <w:jc w:val="center"/>
      </w:pPr>
    </w:p>
    <w:p w14:paraId="34CFDC2D" w14:textId="77777777" w:rsidR="003B3DBC" w:rsidRDefault="003B3DBC" w:rsidP="00235B8A">
      <w:pPr>
        <w:jc w:val="center"/>
      </w:pPr>
    </w:p>
    <w:p w14:paraId="253E6B50" w14:textId="77777777" w:rsidR="003B3DBC" w:rsidRDefault="003B3DBC" w:rsidP="00235B8A">
      <w:pPr>
        <w:jc w:val="center"/>
      </w:pPr>
    </w:p>
    <w:p w14:paraId="66A7A20B" w14:textId="77777777" w:rsidR="003B3DBC" w:rsidRDefault="003B3DBC" w:rsidP="00235B8A">
      <w:pPr>
        <w:jc w:val="center"/>
      </w:pPr>
    </w:p>
    <w:p w14:paraId="314F19C4" w14:textId="77777777" w:rsidR="00F31E71" w:rsidRDefault="00F31E71" w:rsidP="00235B8A">
      <w:pPr>
        <w:jc w:val="center"/>
      </w:pPr>
    </w:p>
    <w:p w14:paraId="429C4A5F" w14:textId="77777777" w:rsidR="00F31E71" w:rsidRDefault="00F31E71" w:rsidP="00235B8A">
      <w:pPr>
        <w:jc w:val="center"/>
      </w:pPr>
    </w:p>
    <w:p w14:paraId="00DDF402" w14:textId="77777777" w:rsidR="00F31E71" w:rsidRDefault="00F31E71" w:rsidP="00235B8A">
      <w:pPr>
        <w:jc w:val="center"/>
      </w:pPr>
    </w:p>
    <w:p w14:paraId="083BA4A7" w14:textId="77777777" w:rsidR="00F83010" w:rsidRDefault="00F83010" w:rsidP="00235B8A">
      <w:pPr>
        <w:jc w:val="center"/>
      </w:pPr>
    </w:p>
    <w:p w14:paraId="7328594E" w14:textId="77777777" w:rsidR="00F83010" w:rsidRDefault="00F83010" w:rsidP="00235B8A">
      <w:pPr>
        <w:jc w:val="center"/>
      </w:pPr>
    </w:p>
    <w:p w14:paraId="6DF6FFD7" w14:textId="77777777" w:rsidR="00F83010" w:rsidRDefault="00F83010" w:rsidP="00235B8A">
      <w:pPr>
        <w:jc w:val="center"/>
      </w:pPr>
    </w:p>
    <w:p w14:paraId="37C1DAB6" w14:textId="77777777" w:rsidR="00F83010" w:rsidRDefault="00F83010" w:rsidP="00235B8A">
      <w:pPr>
        <w:jc w:val="center"/>
      </w:pPr>
    </w:p>
    <w:p w14:paraId="22F0387C" w14:textId="77777777" w:rsidR="00F83010" w:rsidRDefault="00F83010" w:rsidP="00235B8A">
      <w:pPr>
        <w:jc w:val="center"/>
      </w:pPr>
    </w:p>
    <w:p w14:paraId="74B3A1A5" w14:textId="77777777" w:rsidR="00F83010" w:rsidRDefault="00F83010" w:rsidP="00235B8A">
      <w:pPr>
        <w:jc w:val="center"/>
      </w:pPr>
    </w:p>
    <w:p w14:paraId="2A4D246A" w14:textId="77777777" w:rsidR="00F83010" w:rsidRDefault="00F83010" w:rsidP="00235B8A">
      <w:pPr>
        <w:jc w:val="center"/>
      </w:pPr>
    </w:p>
    <w:p w14:paraId="5DE6ADDE" w14:textId="6F6D450F" w:rsidR="00F31E71" w:rsidRDefault="00F31E71" w:rsidP="00235B8A">
      <w:pPr>
        <w:jc w:val="center"/>
      </w:pPr>
      <w:r>
        <w:t>CHAPTER 2</w:t>
      </w:r>
    </w:p>
    <w:p w14:paraId="75A8FFE1" w14:textId="4DFF470F" w:rsidR="00F31E71" w:rsidRDefault="00F31E71" w:rsidP="00235B8A">
      <w:pPr>
        <w:jc w:val="center"/>
      </w:pPr>
      <w:r>
        <w:t>RELATED WORK</w:t>
      </w:r>
    </w:p>
    <w:p w14:paraId="2A739482" w14:textId="69FC7359" w:rsidR="001B17D1" w:rsidRDefault="001B17D1" w:rsidP="001B17D1">
      <w:pPr>
        <w:jc w:val="both"/>
      </w:pPr>
      <w:r>
        <w:t xml:space="preserve">Many previous attempts have been made to develop a ontology server as stated in the survey [Reference]. Most of the servers mentioned in the survey are developed with the purpose of ontology development. They provide a collaborative platform for various domain knowledge experts to collaborate and create ontologies. </w:t>
      </w:r>
      <w:r w:rsidR="005530AF">
        <w:t>Servers li</w:t>
      </w:r>
      <w:r w:rsidR="00D52BF7">
        <w:t>ke Ontolingua Server</w:t>
      </w:r>
      <w:r w:rsidR="009610ED">
        <w:fldChar w:fldCharType="begin"/>
      </w:r>
      <w:r w:rsidR="006D72F5">
        <w:instrText xml:space="preserve"> ADDIN EN.CITE &lt;EndNote&gt;&lt;Cite&gt;&lt;Author&gt;Farquhar&lt;/Author&gt;&lt;Year&gt;1997&lt;/Year&gt;&lt;RecNum&gt;12&lt;/RecNum&gt;&lt;DisplayText&gt;[3]&lt;/DisplayText&gt;&lt;record&gt;&lt;rec-number&gt;12&lt;/rec-number&gt;&lt;foreign-keys&gt;&lt;key app="EN" db-id="s0da0vvzexxt5letx2ixxwtisvdzfzax0ft2"&gt;12&lt;/key&gt;&lt;/foreign-keys&gt;&lt;ref-type name="Journal Article"&gt;17&lt;/ref-type&gt;&lt;contributors&gt;&lt;authors&gt;&lt;author&gt;Farquhar, A.&lt;/author&gt;&lt;author&gt;Fikes, R.&lt;/author&gt;&lt;author&gt;Rice, J.&lt;/author&gt;&lt;/authors&gt;&lt;/contributors&gt;&lt;titles&gt;&lt;title&gt;The ontolingua server: A tool for collaborative ontology construction&lt;/title&gt;&lt;secondary-title&gt;International Journal of Human-Computers Studies&lt;/secondary-title&gt;&lt;/titles&gt;&lt;periodical&gt;&lt;full-title&gt;International Journal of Human-Computers Studies&lt;/full-title&gt;&lt;/periodical&gt;&lt;pages&gt;707-727&lt;/pages&gt;&lt;volume&gt;46&lt;/volume&gt;&lt;number&gt;6&lt;/number&gt;&lt;dates&gt;&lt;year&gt;1997&lt;/year&gt;&lt;/dates&gt;&lt;isbn&gt;1071-5819&lt;/isbn&gt;&lt;urls&gt;&lt;/urls&gt;&lt;/record&gt;&lt;/Cite&gt;&lt;/EndNote&gt;</w:instrText>
      </w:r>
      <w:r w:rsidR="009610ED">
        <w:fldChar w:fldCharType="separate"/>
      </w:r>
      <w:r w:rsidR="006D72F5">
        <w:rPr>
          <w:noProof/>
        </w:rPr>
        <w:t>[</w:t>
      </w:r>
      <w:hyperlink w:anchor="_ENREF_3" w:tooltip="Farquhar, 1997 #12" w:history="1">
        <w:r w:rsidR="006D72F5">
          <w:rPr>
            <w:noProof/>
          </w:rPr>
          <w:t>3</w:t>
        </w:r>
      </w:hyperlink>
      <w:r w:rsidR="006D72F5">
        <w:rPr>
          <w:noProof/>
        </w:rPr>
        <w:t>]</w:t>
      </w:r>
      <w:r w:rsidR="009610ED">
        <w:fldChar w:fldCharType="end"/>
      </w:r>
      <w:r w:rsidR="005530AF">
        <w:t>, Ontosaurus</w:t>
      </w:r>
      <w:r w:rsidR="009610ED">
        <w:fldChar w:fldCharType="begin"/>
      </w:r>
      <w:r w:rsidR="006D72F5">
        <w:instrText xml:space="preserve"> ADDIN EN.CITE &lt;EndNote&gt;&lt;Cite&gt;&lt;Author&gt;Swartout&lt;/Author&gt;&lt;Year&gt;1996&lt;/Year&gt;&lt;RecNum&gt;13&lt;/RecNum&gt;&lt;DisplayText&gt;[4]&lt;/DisplayText&gt;&lt;record&gt;&lt;rec-number&gt;13&lt;/rec-number&gt;&lt;foreign-keys&gt;&lt;key app="EN" db-id="s0da0vvzexxt5letx2ixxwtisvdzfzax0ft2"&gt;13&lt;/key&gt;&lt;/foreign-keys&gt;&lt;ref-type name="Conference Proceedings"&gt;10&lt;/ref-type&gt;&lt;contributors&gt;&lt;authors&gt;&lt;author&gt;Swartout, B.&lt;/author&gt;&lt;author&gt;Patil, R.&lt;/author&gt;&lt;author&gt;Knight, K.&lt;/author&gt;&lt;author&gt;Russ, T.&lt;/author&gt;&lt;/authors&gt;&lt;/contributors&gt;&lt;titles&gt;&lt;title&gt;Ontosaurus: a tool for browsing and editing ontologies&lt;/title&gt;&lt;/titles&gt;&lt;dates&gt;&lt;year&gt;1996&lt;/year&gt;&lt;/dates&gt;&lt;urls&gt;&lt;/urls&gt;&lt;/record&gt;&lt;/Cite&gt;&lt;/EndNote&gt;</w:instrText>
      </w:r>
      <w:r w:rsidR="009610ED">
        <w:fldChar w:fldCharType="separate"/>
      </w:r>
      <w:r w:rsidR="006D72F5">
        <w:rPr>
          <w:noProof/>
        </w:rPr>
        <w:t>[</w:t>
      </w:r>
      <w:hyperlink w:anchor="_ENREF_4" w:tooltip="Swartout, 1996 #13" w:history="1">
        <w:r w:rsidR="006D72F5">
          <w:rPr>
            <w:noProof/>
          </w:rPr>
          <w:t>4</w:t>
        </w:r>
      </w:hyperlink>
      <w:r w:rsidR="006D72F5">
        <w:rPr>
          <w:noProof/>
        </w:rPr>
        <w:t>]</w:t>
      </w:r>
      <w:r w:rsidR="009610ED">
        <w:fldChar w:fldCharType="end"/>
      </w:r>
      <w:r w:rsidR="005530AF">
        <w:t xml:space="preserve"> and OntoRama</w:t>
      </w:r>
      <w:r w:rsidR="006D72F5">
        <w:fldChar w:fldCharType="begin"/>
      </w:r>
      <w:r w:rsidR="006D72F5">
        <w:instrText xml:space="preserve"> ADDIN EN.CITE &lt;EndNote&gt;&lt;Cite&gt;&lt;Author&gt;Eklund&lt;/Author&gt;&lt;Year&gt;2002&lt;/Year&gt;&lt;RecNum&gt;14&lt;/RecNum&gt;&lt;DisplayText&gt;[5]&lt;/DisplayText&gt;&lt;record&gt;&lt;rec-number&gt;14&lt;/rec-number&gt;&lt;foreign-keys&gt;&lt;key app="EN" db-id="s0da0vvzexxt5letx2ixxwtisvdzfzax0ft2"&gt;14&lt;/key&gt;&lt;/foreign-keys&gt;&lt;ref-type name="Conference Proceedings"&gt;10&lt;/ref-type&gt;&lt;contributors&gt;&lt;authors&gt;&lt;author&gt;Eklund, P.&lt;/author&gt;&lt;author&gt;Roberts, N.&lt;/author&gt;&lt;author&gt;Green, S.&lt;/author&gt;&lt;/authors&gt;&lt;/contributors&gt;&lt;titles&gt;&lt;title&gt;Ontorama: Browsing rdf ontologies using a hyperbolic-style browser&lt;/title&gt;&lt;/titles&gt;&lt;pages&gt;405-411&lt;/pages&gt;&lt;dates&gt;&lt;year&gt;2002&lt;/year&gt;&lt;/dates&gt;&lt;publisher&gt;IEEE&lt;/publisher&gt;&lt;isbn&gt;0769518621&lt;/isbn&gt;&lt;urls&gt;&lt;/urls&gt;&lt;/record&gt;&lt;/Cite&gt;&lt;/EndNote&gt;</w:instrText>
      </w:r>
      <w:r w:rsidR="006D72F5">
        <w:fldChar w:fldCharType="separate"/>
      </w:r>
      <w:r w:rsidR="006D72F5">
        <w:rPr>
          <w:noProof/>
        </w:rPr>
        <w:t>[</w:t>
      </w:r>
      <w:hyperlink w:anchor="_ENREF_5" w:tooltip="Eklund, 2002 #14" w:history="1">
        <w:r w:rsidR="006D72F5">
          <w:rPr>
            <w:noProof/>
          </w:rPr>
          <w:t>5</w:t>
        </w:r>
      </w:hyperlink>
      <w:r w:rsidR="006D72F5">
        <w:rPr>
          <w:noProof/>
        </w:rPr>
        <w:t>]</w:t>
      </w:r>
      <w:r w:rsidR="006D72F5">
        <w:fldChar w:fldCharType="end"/>
      </w:r>
      <w:r w:rsidR="005530AF">
        <w:t xml:space="preserve"> provide implicitly or explicitly isolated tool for ontology building</w:t>
      </w:r>
      <w:r w:rsidR="00CD263C">
        <w:fldChar w:fldCharType="begin"/>
      </w:r>
      <w:r w:rsidR="006D72F5">
        <w:instrText xml:space="preserve"> ADDIN EN.CITE &lt;EndNote&gt;&lt;Cite&gt;&lt;Author&gt;Ahmad&lt;/Author&gt;&lt;Year&gt;2007&lt;/Year&gt;&lt;RecNum&gt;10&lt;/RecNum&gt;&lt;DisplayText&gt;[6]&lt;/DisplayText&gt;&lt;record&gt;&lt;rec-number&gt;10&lt;/rec-number&gt;&lt;foreign-keys&gt;&lt;key app="EN" db-id="s0da0vvzexxt5letx2ixxwtisvdzfzax0ft2"&gt;10&lt;/key&gt;&lt;/foreign-keys&gt;&lt;ref-type name="Conference Paper"&gt;47&lt;/ref-type&gt;&lt;contributors&gt;&lt;authors&gt;&lt;author&gt;Mohammad Nazir Ahmad&lt;/author&gt;&lt;author&gt;Robert M. Colomb&lt;/author&gt;&lt;/authors&gt;&lt;/contributors&gt;&lt;titles&gt;&lt;title&gt;Managing ontologies: a comparative study of ontology servers&lt;/title&gt;&lt;secondary-title&gt;Proceedings of the eighteenth conference on Australasian database - Volume 63&lt;/secondary-title&gt;&lt;/titles&gt;&lt;pages&gt;13-22&lt;/pages&gt;&lt;dates&gt;&lt;year&gt;2007&lt;/year&gt;&lt;/dates&gt;&lt;pub-location&gt;Ballarat, Victoria, Australia&lt;/pub-location&gt;&lt;publisher&gt;Australian Computer Society, Inc.&lt;/publisher&gt;&lt;urls&gt;&lt;/urls&gt;&lt;custom1&gt;1273733&lt;/custom1&gt;&lt;/record&gt;&lt;/Cite&gt;&lt;/EndNote&gt;</w:instrText>
      </w:r>
      <w:r w:rsidR="00CD263C">
        <w:fldChar w:fldCharType="separate"/>
      </w:r>
      <w:r w:rsidR="006D72F5">
        <w:rPr>
          <w:noProof/>
        </w:rPr>
        <w:t>[</w:t>
      </w:r>
      <w:hyperlink w:anchor="_ENREF_6" w:tooltip="Ahmad, 2007 #10" w:history="1">
        <w:r w:rsidR="006D72F5">
          <w:rPr>
            <w:noProof/>
          </w:rPr>
          <w:t>6</w:t>
        </w:r>
      </w:hyperlink>
      <w:r w:rsidR="006D72F5">
        <w:rPr>
          <w:noProof/>
        </w:rPr>
        <w:t>]</w:t>
      </w:r>
      <w:r w:rsidR="00CD263C">
        <w:fldChar w:fldCharType="end"/>
      </w:r>
      <w:r w:rsidR="005530AF">
        <w:t>.  But such ontology servers</w:t>
      </w:r>
      <w:r>
        <w:t xml:space="preserve"> are of little </w:t>
      </w:r>
      <w:r w:rsidR="005530AF">
        <w:t xml:space="preserve">use to real world applications, as these servers would be primarily use by ontologists and not real world applications. </w:t>
      </w:r>
    </w:p>
    <w:p w14:paraId="34824FD8" w14:textId="74FAA5A3" w:rsidR="003B2E1C" w:rsidRDefault="003D0C73" w:rsidP="001B17D1">
      <w:pPr>
        <w:jc w:val="both"/>
      </w:pPr>
      <w:r>
        <w:t>There are other ontology servers which allow only browsing of ontologies. The ontologies loaded in the server are read-only and cannot be edited. One of such server is Ontology-</w:t>
      </w:r>
      <w:r w:rsidR="004A42D1">
        <w:t>Browser;</w:t>
      </w:r>
      <w:r>
        <w:t xml:space="preserve"> a project that grew out </w:t>
      </w:r>
      <w:r w:rsidR="004A42D1">
        <w:t>of OWL</w:t>
      </w:r>
      <w:r>
        <w:t xml:space="preserve">-Doc project provides a ontology server for browsing ontologies. The user can navigate around OWL ontologies and Linked Open Data online. It supports features like loading any content on the fly into the server, execution of SPARQL queries. </w:t>
      </w:r>
      <w:r w:rsidR="004A42D1">
        <w:t>But as stated above it does not allow editing or addition of any entity of the ontology.</w:t>
      </w:r>
    </w:p>
    <w:p w14:paraId="7974129A" w14:textId="61343492" w:rsidR="004A42D1" w:rsidRDefault="004A42D1" w:rsidP="001B17D1">
      <w:pPr>
        <w:jc w:val="both"/>
      </w:pPr>
      <w:r>
        <w:t xml:space="preserve">SPARQL is </w:t>
      </w:r>
      <w:r w:rsidR="00B344B4">
        <w:t>the</w:t>
      </w:r>
      <w:r>
        <w:t xml:space="preserve"> standard query language for RDF data. Queries can be formulated, are submitted to a single </w:t>
      </w:r>
      <w:r w:rsidR="00B344B4">
        <w:t xml:space="preserve">processing facility, which then returns a result set. The SPARQL protocol defines means of conveying SPARQL queries from query clients to query processors. </w:t>
      </w:r>
      <w:r>
        <w:t xml:space="preserve"> </w:t>
      </w:r>
      <w:r w:rsidR="00B344B4">
        <w:t>Most of the current implementation of the SPARQL protocol is not RESTful in the sense of the Resource-Oriented Architecture (ROA)</w:t>
      </w:r>
      <w:r w:rsidR="007629B8">
        <w:t xml:space="preserve"> </w:t>
      </w:r>
      <w:r w:rsidR="007629B8">
        <w:fldChar w:fldCharType="begin"/>
      </w:r>
      <w:r w:rsidR="006D72F5">
        <w:instrText xml:space="preserve"> ADDIN EN.CITE &lt;EndNote&gt;&lt;Cite&gt;&lt;Author&gt;Wilde&lt;/Author&gt;&lt;Year&gt;2009&lt;/Year&gt;&lt;RecNum&gt;11&lt;/RecNum&gt;&lt;DisplayText&gt;[7]&lt;/DisplayText&gt;&lt;record&gt;&lt;rec-number&gt;11&lt;/rec-number&gt;&lt;foreign-keys&gt;&lt;key app="EN" db-id="s0da0vvzexxt5letx2ixxwtisvdzfzax0ft2"&gt;11&lt;/key&gt;&lt;/foreign-keys&gt;&lt;ref-type name="Conference Paper"&gt;47&lt;/ref-type&gt;&lt;contributors&gt;&lt;authors&gt;&lt;author&gt;Erik Wilde&lt;/author&gt;&lt;author&gt;Michael Hausenblas&lt;/author&gt;&lt;/authors&gt;&lt;/contributors&gt;&lt;titles&gt;&lt;title&gt;RESTful SPARQL? You name it!: aligning SPARQL with REST and resource orientation&lt;/title&gt;&lt;secondary-title&gt;Proceedings of the 4th Workshop on Emerging Web Services Technology&lt;/secondary-title&gt;&lt;/titles&gt;&lt;pages&gt;39-43&lt;/pages&gt;&lt;dates&gt;&lt;year&gt;2009&lt;/year&gt;&lt;/dates&gt;&lt;pub-location&gt;Eindhoven, The Netherlands&lt;/pub-location&gt;&lt;publisher&gt;ACM&lt;/publisher&gt;&lt;urls&gt;&lt;/urls&gt;&lt;custom1&gt;1645412&lt;/custom1&gt;&lt;electronic-resource-num&gt;10.1145/1645406.1645412&lt;/electronic-resource-num&gt;&lt;/record&gt;&lt;/Cite&gt;&lt;/EndNote&gt;</w:instrText>
      </w:r>
      <w:r w:rsidR="007629B8">
        <w:fldChar w:fldCharType="separate"/>
      </w:r>
      <w:r w:rsidR="006D72F5">
        <w:rPr>
          <w:noProof/>
        </w:rPr>
        <w:t>[</w:t>
      </w:r>
      <w:hyperlink w:anchor="_ENREF_7" w:tooltip="Wilde, 2009 #11" w:history="1">
        <w:r w:rsidR="006D72F5">
          <w:rPr>
            <w:noProof/>
          </w:rPr>
          <w:t>7</w:t>
        </w:r>
      </w:hyperlink>
      <w:r w:rsidR="006D72F5">
        <w:rPr>
          <w:noProof/>
        </w:rPr>
        <w:t>]</w:t>
      </w:r>
      <w:r w:rsidR="007629B8">
        <w:fldChar w:fldCharType="end"/>
      </w:r>
      <w:r w:rsidR="00B344B4">
        <w:t>.</w:t>
      </w:r>
    </w:p>
    <w:p w14:paraId="54434D38" w14:textId="77777777" w:rsidR="003B3DBC" w:rsidRDefault="003B3DBC" w:rsidP="00775E60"/>
    <w:p w14:paraId="34F63B61" w14:textId="77777777" w:rsidR="003B3DBC" w:rsidRDefault="003B3DBC" w:rsidP="00235B8A">
      <w:pPr>
        <w:jc w:val="center"/>
      </w:pPr>
    </w:p>
    <w:p w14:paraId="16537853" w14:textId="77777777" w:rsidR="000233E7" w:rsidRDefault="000233E7" w:rsidP="00775E60">
      <w:pPr>
        <w:jc w:val="center"/>
      </w:pPr>
    </w:p>
    <w:p w14:paraId="718BF27A" w14:textId="447C5F54" w:rsidR="00FC31BC" w:rsidRDefault="00ED0494" w:rsidP="00235B8A">
      <w:pPr>
        <w:jc w:val="center"/>
      </w:pPr>
      <w:r>
        <w:t>CHAPTER 3</w:t>
      </w:r>
    </w:p>
    <w:p w14:paraId="78C326B0" w14:textId="71B017BC" w:rsidR="00F24D55" w:rsidRDefault="00F24D55" w:rsidP="00F24D55">
      <w:pPr>
        <w:jc w:val="center"/>
      </w:pPr>
      <w:r>
        <w:t>SYSTEM DESIGN</w:t>
      </w:r>
    </w:p>
    <w:p w14:paraId="441714ED" w14:textId="6FF43FA2" w:rsidR="00A16499" w:rsidRDefault="00A16499" w:rsidP="0084744A">
      <w:pPr>
        <w:jc w:val="both"/>
      </w:pPr>
      <w:r>
        <w:t xml:space="preserve">Before describing the web-services supported by our </w:t>
      </w:r>
      <w:r w:rsidR="002C44AC">
        <w:t xml:space="preserve">ontology server, </w:t>
      </w:r>
      <w:r>
        <w:t xml:space="preserve">it is important to understand the design of the system. This chapter describes the design and approach that we have come up with for developing the ontology server. </w:t>
      </w:r>
    </w:p>
    <w:p w14:paraId="440E0176" w14:textId="43A9A22D" w:rsidR="0011166A" w:rsidRDefault="00F24D55" w:rsidP="00E37585">
      <w:pPr>
        <w:jc w:val="both"/>
      </w:pPr>
      <w:r>
        <w:t>The ontology server is a J2EE specification compliant web-server. The system has multi-tier approach like a normal J2EE web</w:t>
      </w:r>
      <w:r w:rsidR="00703AFB">
        <w:t xml:space="preserve"> application. Following diagram displays the overall system architecture</w:t>
      </w:r>
      <w:r w:rsidR="00BD7C45">
        <w:t>.</w:t>
      </w:r>
    </w:p>
    <w:p w14:paraId="685AE421" w14:textId="25CDA919" w:rsidR="0011166A" w:rsidRDefault="007629B8" w:rsidP="00C92767">
      <w:r>
        <w:rPr>
          <w:noProof/>
        </w:rPr>
        <w:pict w14:anchorId="5D28D6F5">
          <v:shapetype id="_x0000_t32" coordsize="21600,21600" o:spt="32" o:oned="t" path="m0,0l21600,21600e" filled="f">
            <v:path arrowok="t" fillok="f" o:connecttype="none"/>
            <o:lock v:ext="edit" shapetype="t"/>
          </v:shapetype>
          <v:shape id="_x0000_s1060" type="#_x0000_t32" style="position:absolute;margin-left:225pt;margin-top:11.45pt;width:0;height:45pt;z-index:251672576;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_x0000_s1059" type="#_x0000_t32" style="position:absolute;margin-left:225pt;margin-top:191.45pt;width:0;height:45pt;z-index:251671552;visibility:visible;mso-wrap-style:square;mso-wrap-edited:f;mso-wrap-distance-left:9pt;mso-wrap-distance-top:0;mso-wrap-distance-right:9pt;mso-wrap-distance-bottom:0;mso-position-horizontal-relative:text;mso-position-vertical-relative:text" wrapcoords="-2147483648 0 -2147483648 5760 -2147483648 6120 -2147483648 11520 -2147483648 17280 -2147483648 23040 -2147483648 24480 -2147483648 24480 -2147483648 24480 -2147483648 17640 -2147483648 17280 -2147483648 11160 -2147483648 6120 -2147483648 5760 -2147483648 0 -2147483648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w10:wrap type="through"/>
          </v:shape>
        </w:pict>
      </w:r>
      <w:r>
        <w:rPr>
          <w:noProof/>
        </w:rPr>
        <w:pict w14:anchorId="5D28D6F5">
          <v:shape id="Straight Arrow Connector 17" o:spid="_x0000_s1058" type="#_x0000_t32" style="position:absolute;margin-left:225pt;margin-top:101.45pt;width:0;height:45pt;z-index:251670528;visibility:visible;mso-wrap-style:square;mso-wrap-distance-left:9pt;mso-wrap-distance-top:0;mso-wrap-distance-right:9pt;mso-wrap-distance-bottom:0;mso-position-horizontal-relative:text;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" strokecolor="#4f81bd [3204]" strokeweight="2pt">
            <v:stroke startarrow="open" endarrow="open"/>
            <v:shadow on="t" opacity="24903f" mv:blur="40000f" origin=",.5" offset="0,20000emu"/>
          </v:shape>
        </w:pict>
      </w:r>
      <w:r>
        <w:rPr>
          <w:noProof/>
        </w:rPr>
        <w:pict w14:anchorId="2D9FC0CD">
          <v:shapetype id="_x0000_t22" coordsize="21600,21600" o:spt="22" adj="5400" path="m10800,0qx0@1l0@2qy10800,21600,21600@2l21600@1qy1080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14" o:spid="_x0000_s1057" type="#_x0000_t22" style="position:absolute;margin-left:171pt;margin-top:236.45pt;width:108pt;height:45pt;z-index:251669504;visibility:visible;mso-wrap-style:square;mso-wrap-edited:f;mso-wrap-distance-left:9pt;mso-wrap-distance-top:0;mso-wrap-distance-right:9pt;mso-wrap-distance-bottom:0;mso-position-horizontal-relative:text;mso-position-vertical-relative:text;v-text-anchor:middle" wrapcoords="4800 0 1200 360 -600 2160 -600 20160 150 22680 1800 23400 3150 23400 18750 23400 19500 23400 21750 22680 22500 19800 22500 2160 20250 360 16650 0 480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Can 14">
              <w:txbxContent>
                <w:p w14:paraId="064F71F0" w14:textId="77777777" w:rsidR="00A023BE" w:rsidRDefault="00A023BE" w:rsidP="003D304C">
                  <w:pPr>
                    <w:jc w:val="center"/>
                  </w:pPr>
                  <w:r>
                    <w:t>Ontologies</w:t>
                  </w:r>
                </w:p>
              </w:txbxContent>
            </v:textbox>
            <w10:wrap type="through"/>
          </v:shape>
        </w:pict>
      </w:r>
      <w:r>
        <w:rPr>
          <w:noProof/>
        </w:rPr>
        <w:pict w14:anchorId="1571474E">
          <v:rect id="Rectangle 13" o:spid="_x0000_s1056" style="position:absolute;margin-left:162pt;margin-top:146.45pt;width:126pt;height:44.65pt;z-index:251668480;visibility:visible;mso-wrap-style:square;mso-wrap-edited:f;mso-wrap-distance-left:9pt;mso-wrap-distance-top:0;mso-wrap-distance-right:9pt;mso-wrap-distance-bottom:0;mso-position-horizontal-relative:text;mso-position-vertical-relative:text;v-text-anchor:middle" wrapcoords="-385 0 -514 23400 22242 2340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" fillcolor="#254163 [1636]" strokecolor="#4579b8 [3044]">
            <v:fill color2="#4477b6 [3012]" rotate="t" colors="0 #2c5d98;52429f #3c7bc7;1 #3a7ccb" type="gradient">
              <o:fill v:ext="view" type="gradientUnscaled"/>
            </v:fill>
            <v:shadow on="t" opacity="22937f" mv:blur="40000f" origin=",.5" offset="0,23000emu"/>
            <v:textbox style="mso-next-textbox:#Rectangle 13">
              <w:txbxContent>
                <w:p w14:paraId="461B843C" w14:textId="77777777" w:rsidR="00A023BE" w:rsidRDefault="00A023BE" w:rsidP="003D304C">
                  <w:pPr>
                    <w:pStyle w:val="NoSpacing"/>
                    <w:jc w:val="center"/>
                  </w:pPr>
                  <w:r>
                    <w:t>Logic Layer</w:t>
                  </w:r>
                </w:p>
                <w:p w14:paraId="28ACC006" w14:textId="77777777" w:rsidR="00A023BE" w:rsidRDefault="00A023BE" w:rsidP="003D304C">
                  <w:pPr>
                    <w:pStyle w:val="NoSpacing"/>
                    <w:jc w:val="center"/>
                  </w:pPr>
                  <w:r>
                    <w:t>(JENA/ARQ)</w:t>
                  </w:r>
                </w:p>
              </w:txbxContent>
            </v:textbox>
            <w10:wrap type="through"/>
          </v:rect>
        </w:pict>
      </w:r>
      <w:r>
        <w:rPr>
          <w:noProof/>
        </w:rPr>
        <w:pict w14:anchorId="797CAD1A">
          <v:rect id="Rectangle 12" o:spid="_x0000_s1055" style="position:absolute;margin-left:162pt;margin-top:56.45pt;width:126pt;height:45pt;z-index:251667456;visibility:visible;mso-wrap-style:square;mso-wrap-edited:f;mso-wrap-distance-left:9pt;mso-wrap-distance-top:0;mso-wrap-distance-right:9pt;mso-wrap-distance-bottom:0;mso-position-horizontal-relative:text;mso-position-vertical-relative:text;v-text-anchor:middle" wrapcoords="-385 0 -514 23040 22242 23040 22114 0 -385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" fillcolor="#254163 [1636]" strokecolor="#4579b8 [3044]">
            <v:fill color2="#4477b6 [3012]" rotate="t" colors="0 #2c5d98;52429f #3c7bc7;1 #3a7ccb" type="gradient">
              <o:fill v:ext="view" type="gradientUnscaled"/>
            </v:fill>
            <v:shadow on="t" opacity="22937f" mv:blur="40000f" origin=",.5" offset="0,23000emu"/>
            <v:textbox style="mso-next-textbox:#Rectangle 12">
              <w:txbxContent>
                <w:p w14:paraId="7DC1C98C" w14:textId="77777777" w:rsidR="00A023BE" w:rsidRDefault="00A023BE" w:rsidP="003D304C">
                  <w:pPr>
                    <w:pStyle w:val="NoSpacing"/>
                    <w:jc w:val="center"/>
                  </w:pPr>
                  <w:r>
                    <w:t>Service Layer</w:t>
                  </w:r>
                </w:p>
                <w:p w14:paraId="0E5DF8B9" w14:textId="77777777" w:rsidR="00A023BE" w:rsidRDefault="00A023BE" w:rsidP="003D304C">
                  <w:pPr>
                    <w:pStyle w:val="NoSpacing"/>
                    <w:jc w:val="center"/>
                  </w:pPr>
                  <w:r>
                    <w:t>(RESTEasy)</w:t>
                  </w:r>
                </w:p>
              </w:txbxContent>
            </v:textbox>
            <w10:wrap type="through"/>
          </v:rect>
        </w:pict>
      </w:r>
      <w:r>
        <w:rPr>
          <w:noProof/>
        </w:rPr>
        <w:pict w14:anchorId="050A593D">
          <v:shape id="Straight Arrow Connector 7" o:spid="_x0000_s1034" type="#_x0000_t32" style="position:absolute;margin-left:243pt;margin-top:450pt;width:0;height:4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" strokecolor="#4f81bd [3204]" strokeweight="2pt">
            <v:stroke startarrow="open" endarrow="open"/>
            <v:shadow on="t" opacity="24903f" mv:blur="40000f" origin=",.5" offset="0,20000emu"/>
          </v:shape>
        </w:pict>
      </w:r>
      <w:r w:rsidR="007A06E1">
        <w:tab/>
      </w:r>
    </w:p>
    <w:p w14:paraId="26BBDB2E" w14:textId="44D6F6CB" w:rsidR="00F24D55" w:rsidRDefault="00F24D55" w:rsidP="00C92767"/>
    <w:p w14:paraId="20E21767" w14:textId="6B236245" w:rsidR="00FC31BC" w:rsidRDefault="00FC31BC" w:rsidP="00C92767">
      <w:pPr>
        <w:jc w:val="center"/>
      </w:pPr>
    </w:p>
    <w:p w14:paraId="1CA87F3F" w14:textId="68A5BC02" w:rsidR="00FC31BC" w:rsidRDefault="00FC31BC" w:rsidP="00C92767"/>
    <w:p w14:paraId="0726498A" w14:textId="3B682F9C" w:rsidR="00FC31BC" w:rsidRDefault="00FC31BC" w:rsidP="00C92767">
      <w:pPr>
        <w:jc w:val="center"/>
      </w:pPr>
    </w:p>
    <w:p w14:paraId="62DFE8B4" w14:textId="477DD505" w:rsidR="00FC31BC" w:rsidRDefault="00FC31BC" w:rsidP="00C92767">
      <w:pPr>
        <w:jc w:val="center"/>
      </w:pPr>
    </w:p>
    <w:p w14:paraId="42EF3CB9" w14:textId="392A9149" w:rsidR="00FC31BC" w:rsidRDefault="00FC31BC" w:rsidP="00C92767">
      <w:pPr>
        <w:jc w:val="center"/>
      </w:pPr>
    </w:p>
    <w:p w14:paraId="6EF95E4B" w14:textId="1D3F6F10" w:rsidR="00FC31BC" w:rsidRDefault="00FC31BC" w:rsidP="00C92767">
      <w:pPr>
        <w:jc w:val="center"/>
      </w:pPr>
    </w:p>
    <w:p w14:paraId="6FA36252" w14:textId="416206A5" w:rsidR="00FC31BC" w:rsidRDefault="00FC31BC" w:rsidP="00C92767">
      <w:pPr>
        <w:jc w:val="center"/>
      </w:pPr>
    </w:p>
    <w:p w14:paraId="69FFE663" w14:textId="4E403C01" w:rsidR="00FC31BC" w:rsidRDefault="00FC31BC" w:rsidP="00235B8A">
      <w:pPr>
        <w:jc w:val="center"/>
      </w:pPr>
    </w:p>
    <w:p w14:paraId="74DDCCDF" w14:textId="77777777" w:rsidR="00A75C42" w:rsidRDefault="00A75C42" w:rsidP="00235B8A">
      <w:pPr>
        <w:jc w:val="center"/>
      </w:pPr>
    </w:p>
    <w:p w14:paraId="38DA054B" w14:textId="77777777" w:rsidR="00D94271" w:rsidRDefault="00D94271" w:rsidP="00BD7C45">
      <w:pPr>
        <w:jc w:val="both"/>
      </w:pPr>
    </w:p>
    <w:p w14:paraId="1B3BD242" w14:textId="77777777" w:rsidR="000233E7" w:rsidRDefault="000233E7" w:rsidP="00BD7C45">
      <w:pPr>
        <w:jc w:val="both"/>
      </w:pPr>
    </w:p>
    <w:p w14:paraId="7D0032F3" w14:textId="300A3208" w:rsidR="0084744A" w:rsidRDefault="00ED0494" w:rsidP="00BD7C45">
      <w:pPr>
        <w:jc w:val="both"/>
      </w:pPr>
      <w:r>
        <w:lastRenderedPageBreak/>
        <w:t>3</w:t>
      </w:r>
      <w:r w:rsidR="00D94271">
        <w:t>.1</w:t>
      </w:r>
      <w:r w:rsidR="0084744A">
        <w:t xml:space="preserve"> Service Layer</w:t>
      </w:r>
    </w:p>
    <w:p w14:paraId="083A136E" w14:textId="1F940AD9" w:rsidR="002C44AC" w:rsidRDefault="00BD7C45" w:rsidP="00BD7C45">
      <w:pPr>
        <w:jc w:val="both"/>
      </w:pPr>
      <w:r>
        <w:t xml:space="preserve">The first layer is the Service layer. </w:t>
      </w:r>
      <w:r w:rsidR="002C44AC">
        <w:t xml:space="preserve"> The ontology server provides four types of services namely, ontology management service, services for CRUD operations on ontology, services for execution of navigational queries and services for execution of SPARQL queries. </w:t>
      </w:r>
      <w:r w:rsidR="00680C70">
        <w:t xml:space="preserve">Each of these services </w:t>
      </w:r>
      <w:r w:rsidR="006D31D9">
        <w:t>is</w:t>
      </w:r>
      <w:r w:rsidR="00680C70">
        <w:t xml:space="preserve"> designed using RESTful Architectural Principles. </w:t>
      </w:r>
      <w:r w:rsidR="002C44AC">
        <w:t>Following is a detailed design overview for each service.</w:t>
      </w:r>
    </w:p>
    <w:p w14:paraId="5202A133" w14:textId="1794EDEF" w:rsidR="002C44AC" w:rsidRDefault="002C44AC" w:rsidP="00BD7C45">
      <w:pPr>
        <w:jc w:val="both"/>
      </w:pPr>
      <w:r>
        <w:t>3.1.1 Ontology Management Service</w:t>
      </w:r>
    </w:p>
    <w:p w14:paraId="705C14C0" w14:textId="7D40D1B2" w:rsidR="002C44AC" w:rsidRDefault="002C44AC" w:rsidP="00BD7C45">
      <w:pPr>
        <w:jc w:val="both"/>
      </w:pPr>
      <w:r>
        <w:t xml:space="preserve">This module provides services to manage the ontologies that are deployed in the server. The client application can invoke a service from this module, if they want to load an ontology that is currently not loaded in the server. This module also provides a service with which the client application can take a snapshot of any ontology that is currently loaded. </w:t>
      </w:r>
      <w:r w:rsidR="00680C70">
        <w:t>This feature is provided because the ontology server provides services to execute CRUD operations on the loaded ontologies, so at any given point the client application can download a modified ontology as a OWL file from the server.</w:t>
      </w:r>
    </w:p>
    <w:p w14:paraId="56B1C78A" w14:textId="7455F143" w:rsidR="00680C70" w:rsidRDefault="00680C70" w:rsidP="00BD7C45">
      <w:pPr>
        <w:jc w:val="both"/>
      </w:pPr>
      <w:r>
        <w:t xml:space="preserve">Also this module can load some </w:t>
      </w:r>
      <w:r w:rsidR="009610ED">
        <w:t>ontology</w:t>
      </w:r>
      <w:r>
        <w:t xml:space="preserve"> during server startup. These are the default ontologies that the server administrators can configure during server startup.</w:t>
      </w:r>
    </w:p>
    <w:p w14:paraId="742F074D" w14:textId="77777777" w:rsidR="00680C70" w:rsidRDefault="00680C70" w:rsidP="00BD7C45">
      <w:pPr>
        <w:jc w:val="both"/>
      </w:pPr>
    </w:p>
    <w:p w14:paraId="424C089D" w14:textId="79F34919" w:rsidR="00680C70" w:rsidRDefault="00680C70" w:rsidP="00BD7C45">
      <w:pPr>
        <w:jc w:val="both"/>
      </w:pPr>
      <w:r>
        <w:t>3.1.2 CRUD Operation Services.</w:t>
      </w:r>
    </w:p>
    <w:p w14:paraId="2D049A46" w14:textId="7E90463A" w:rsidR="005E1AEC" w:rsidRDefault="00B343AE" w:rsidP="005E1AEC">
      <w:pPr>
        <w:jc w:val="both"/>
      </w:pPr>
      <w:r>
        <w:t xml:space="preserve">This module is designed </w:t>
      </w:r>
      <w:r w:rsidR="00C92F24">
        <w:t>to provide a RESTful interface for performing CRUD operations on ontologies.</w:t>
      </w:r>
      <w:r w:rsidR="005E1AEC">
        <w:t xml:space="preserve"> In ontology the classes, properties and instances are the resources of interest. We further divided these resources into sub-resources like super-classes, sub-classes, super-properties and sub-properties. This module provides methods to perform CRUD operations on these resource and sub-resources of ontology. Each of these resources are uniquely identified by </w:t>
      </w:r>
      <w:r w:rsidR="005E1AEC">
        <w:lastRenderedPageBreak/>
        <w:t xml:space="preserve">a URI. The CRUD operations are mapped to four HTTP operations namely POST, GET, PUT and DELETE. </w:t>
      </w:r>
      <w:r w:rsidR="00AC5D19">
        <w:t>The combination of one of the HTTP operation and a URI invokes a service method from this module.</w:t>
      </w:r>
    </w:p>
    <w:p w14:paraId="3C49C069" w14:textId="77777777" w:rsidR="00412354" w:rsidRDefault="00412354" w:rsidP="005E1AEC">
      <w:pPr>
        <w:jc w:val="both"/>
      </w:pPr>
    </w:p>
    <w:p w14:paraId="7FE31FCB" w14:textId="246B6DE3" w:rsidR="00AC5D19" w:rsidRDefault="00AC5D19" w:rsidP="005E1AEC">
      <w:pPr>
        <w:jc w:val="both"/>
      </w:pPr>
      <w:r>
        <w:t>3.1.3 Navigational Service</w:t>
      </w:r>
    </w:p>
    <w:p w14:paraId="4747B159" w14:textId="1114B494" w:rsidR="00AC5D19" w:rsidRDefault="005A2084" w:rsidP="005E1AEC">
      <w:pPr>
        <w:jc w:val="both"/>
      </w:pPr>
      <w:r>
        <w:t>The ontology</w:t>
      </w:r>
      <w:r w:rsidR="007345B1">
        <w:t xml:space="preserve"> is a directed graph with classes and instances as the nodes and </w:t>
      </w:r>
      <w:r w:rsidR="00867210">
        <w:t>properties as the edges. This module provides an interface to navigate within this directed graph along the edges.</w:t>
      </w:r>
    </w:p>
    <w:p w14:paraId="2F956371" w14:textId="616115D5" w:rsidR="00867210" w:rsidRDefault="00F8579B" w:rsidP="005E1AEC">
      <w:pPr>
        <w:jc w:val="both"/>
      </w:pPr>
      <w:r>
        <w:t>The navigation through ontology can be see</w:t>
      </w:r>
      <w:r w:rsidR="00BE2357">
        <w:t xml:space="preserve">n as path query. </w:t>
      </w:r>
    </w:p>
    <w:p w14:paraId="74673D54" w14:textId="77777777" w:rsidR="00412354" w:rsidRDefault="00412354" w:rsidP="005E1AEC">
      <w:pPr>
        <w:jc w:val="both"/>
      </w:pPr>
    </w:p>
    <w:p w14:paraId="6FF9E8B3" w14:textId="706794F0" w:rsidR="00BE2357" w:rsidRDefault="00BE2357" w:rsidP="005E1AEC">
      <w:pPr>
        <w:jc w:val="both"/>
      </w:pPr>
      <w:r>
        <w:t>3.1.4 SPARQL Query Service</w:t>
      </w:r>
    </w:p>
    <w:p w14:paraId="5077780C" w14:textId="37A8C0C5" w:rsidR="00B3243E" w:rsidRDefault="007F7B3B" w:rsidP="00BD7C45">
      <w:pPr>
        <w:jc w:val="both"/>
      </w:pPr>
      <w:r>
        <w:t>This module provides</w:t>
      </w:r>
      <w:r w:rsidR="00BE2357">
        <w:t xml:space="preserve"> </w:t>
      </w:r>
      <w:r>
        <w:t xml:space="preserve">an interface to execute SPARQL queries. </w:t>
      </w:r>
      <w:r w:rsidR="00496D17">
        <w:t xml:space="preserve">If a client application wants to execute a SPARQL query, it has to send two requests to the server. In the first request the client application sends the </w:t>
      </w:r>
      <w:r w:rsidR="005E5403">
        <w:t>query that</w:t>
      </w:r>
      <w:r w:rsidR="00496D17">
        <w:t xml:space="preserve"> is to be</w:t>
      </w:r>
      <w:r w:rsidR="00ED43B2">
        <w:t xml:space="preserve"> executed on the ontology mentioned in the URL of the request. After executing the query, the result set is not immediately returned to the client application. </w:t>
      </w:r>
      <w:r w:rsidR="00496D17">
        <w:t>Instead the result set is cached at the server for a specific amount of time. A unique identifier identifying the result set and the time for which the result set will be cached is returned to the client application in form of resp</w:t>
      </w:r>
      <w:r w:rsidR="00830E64">
        <w:t>o</w:t>
      </w:r>
      <w:r w:rsidR="00496D17">
        <w:t>nse. To obtain the result set the client application has to send another request within the time mentioned in response of the first request. With the second request the client application also have to send the unique identifier for the result set and the format in which it wants the result set to the server. This module then accordingly processes the second request from the client and returns the result set. We</w:t>
      </w:r>
      <w:r w:rsidR="00424E67">
        <w:t xml:space="preserve"> designed this two fold request-response sequence to incorporate the RESTful architectural principles.</w:t>
      </w:r>
    </w:p>
    <w:p w14:paraId="42BF654D" w14:textId="77777777" w:rsidR="0084744A" w:rsidRDefault="0084744A" w:rsidP="00BD7C45">
      <w:pPr>
        <w:jc w:val="both"/>
      </w:pPr>
    </w:p>
    <w:p w14:paraId="439E188F" w14:textId="10871F9E" w:rsidR="0084744A" w:rsidRDefault="00ED0494" w:rsidP="00BD7C45">
      <w:pPr>
        <w:jc w:val="both"/>
      </w:pPr>
      <w:r>
        <w:lastRenderedPageBreak/>
        <w:t>3</w:t>
      </w:r>
      <w:r w:rsidR="0092427F">
        <w:t>.2 Logic Layer</w:t>
      </w:r>
    </w:p>
    <w:p w14:paraId="0ED65A5C" w14:textId="6F9F58A3" w:rsidR="00740972" w:rsidRDefault="0092427F" w:rsidP="00BD7C45">
      <w:pPr>
        <w:jc w:val="both"/>
      </w:pPr>
      <w:r>
        <w:t>The Logic Layer comprises of methods that contain the logic</w:t>
      </w:r>
      <w:r w:rsidR="00B2778E">
        <w:t xml:space="preserve"> to perform the task, the client application’s requested for. </w:t>
      </w:r>
      <w:r w:rsidR="00740972">
        <w:t>This layer implements all the interfaces that are defined by the service layer. Also this layer is an interface between the service layer and the</w:t>
      </w:r>
      <w:r w:rsidR="00981F5A">
        <w:t xml:space="preserve"> ontologies. This layer performs all the CRUD operations exposed by the service</w:t>
      </w:r>
      <w:r w:rsidR="00740972">
        <w:t xml:space="preserve"> layer.</w:t>
      </w:r>
    </w:p>
    <w:p w14:paraId="5FF805C7" w14:textId="77777777" w:rsidR="00412354" w:rsidRDefault="00412354" w:rsidP="00BD7C45">
      <w:pPr>
        <w:jc w:val="both"/>
      </w:pPr>
    </w:p>
    <w:p w14:paraId="177595CC" w14:textId="4AA32337" w:rsidR="00412354" w:rsidRDefault="00412354" w:rsidP="00BD7C45">
      <w:pPr>
        <w:jc w:val="both"/>
      </w:pPr>
      <w:r>
        <w:t>3.3 Ontology Layer</w:t>
      </w:r>
    </w:p>
    <w:p w14:paraId="15006158" w14:textId="1E148A2A" w:rsidR="00412354" w:rsidRDefault="00412354" w:rsidP="00BD7C45">
      <w:pPr>
        <w:jc w:val="both"/>
      </w:pPr>
      <w:r>
        <w:t xml:space="preserve">The Ontology Layer is where the ontologies reside. The ontologies can be in a persistent storage system or could be in-memory. </w:t>
      </w:r>
    </w:p>
    <w:p w14:paraId="6EB2E233" w14:textId="77777777" w:rsidR="00740972" w:rsidRDefault="00740972" w:rsidP="00BD7C45">
      <w:pPr>
        <w:jc w:val="both"/>
      </w:pPr>
    </w:p>
    <w:p w14:paraId="5F9CA9F9" w14:textId="77777777" w:rsidR="00740972" w:rsidRDefault="00740972" w:rsidP="00BD7C45">
      <w:pPr>
        <w:jc w:val="both"/>
      </w:pPr>
    </w:p>
    <w:p w14:paraId="1831A195" w14:textId="77777777" w:rsidR="00740972" w:rsidRDefault="00740972" w:rsidP="00BD7C45">
      <w:pPr>
        <w:jc w:val="both"/>
      </w:pPr>
    </w:p>
    <w:p w14:paraId="546331AD" w14:textId="77777777" w:rsidR="00FC31BC" w:rsidRDefault="00FC31BC" w:rsidP="00235B8A">
      <w:pPr>
        <w:jc w:val="center"/>
      </w:pPr>
    </w:p>
    <w:p w14:paraId="7C758FF0" w14:textId="77777777" w:rsidR="00FC31BC" w:rsidRDefault="00FC31BC" w:rsidP="00235B8A">
      <w:pPr>
        <w:jc w:val="center"/>
      </w:pPr>
    </w:p>
    <w:p w14:paraId="451FDF13" w14:textId="77777777" w:rsidR="00FC31BC" w:rsidRDefault="00FC31BC" w:rsidP="00235B8A">
      <w:pPr>
        <w:jc w:val="center"/>
      </w:pPr>
    </w:p>
    <w:p w14:paraId="72BDC387" w14:textId="77777777" w:rsidR="00FC31BC" w:rsidRDefault="00FC31BC" w:rsidP="00235B8A">
      <w:pPr>
        <w:jc w:val="center"/>
      </w:pPr>
    </w:p>
    <w:p w14:paraId="7502F3E5" w14:textId="77777777" w:rsidR="00FC31BC" w:rsidRDefault="00FC31BC" w:rsidP="00235B8A">
      <w:pPr>
        <w:jc w:val="center"/>
      </w:pPr>
    </w:p>
    <w:p w14:paraId="0D53A117" w14:textId="77777777" w:rsidR="00FC31BC" w:rsidRDefault="00FC31BC" w:rsidP="00235B8A">
      <w:pPr>
        <w:jc w:val="center"/>
      </w:pPr>
    </w:p>
    <w:p w14:paraId="5C579D6F" w14:textId="77777777" w:rsidR="00FC31BC" w:rsidRDefault="00FC31BC" w:rsidP="00235B8A">
      <w:pPr>
        <w:jc w:val="center"/>
      </w:pPr>
    </w:p>
    <w:p w14:paraId="75340648" w14:textId="77777777" w:rsidR="005354A8" w:rsidRDefault="005354A8" w:rsidP="005354A8"/>
    <w:p w14:paraId="67E1E493" w14:textId="77777777" w:rsidR="005354A8" w:rsidRDefault="005354A8" w:rsidP="005354A8">
      <w:pPr>
        <w:jc w:val="center"/>
      </w:pPr>
    </w:p>
    <w:p w14:paraId="4283D2CD" w14:textId="77777777" w:rsidR="00A712F4" w:rsidRDefault="00A712F4" w:rsidP="005354A8">
      <w:pPr>
        <w:jc w:val="center"/>
      </w:pPr>
    </w:p>
    <w:p w14:paraId="563AD99D" w14:textId="77777777" w:rsidR="00A712F4" w:rsidRDefault="00A712F4" w:rsidP="005354A8">
      <w:pPr>
        <w:jc w:val="center"/>
      </w:pPr>
    </w:p>
    <w:p w14:paraId="2ABB3F64" w14:textId="77777777" w:rsidR="00A712F4" w:rsidRDefault="00A712F4" w:rsidP="005354A8">
      <w:pPr>
        <w:jc w:val="center"/>
      </w:pPr>
    </w:p>
    <w:p w14:paraId="600AD54F" w14:textId="77777777" w:rsidR="005354A8" w:rsidRDefault="005354A8" w:rsidP="005354A8">
      <w:pPr>
        <w:jc w:val="center"/>
      </w:pPr>
    </w:p>
    <w:p w14:paraId="33634118" w14:textId="391E6B61" w:rsidR="00235B8A" w:rsidRDefault="00ED0494" w:rsidP="005354A8">
      <w:pPr>
        <w:jc w:val="center"/>
      </w:pPr>
      <w:r>
        <w:t>CHAPTER 4</w:t>
      </w:r>
    </w:p>
    <w:p w14:paraId="7B64D0CE" w14:textId="216ED161" w:rsidR="00235B8A" w:rsidRPr="00235B8A" w:rsidRDefault="00235B8A" w:rsidP="00235B8A">
      <w:pPr>
        <w:jc w:val="center"/>
        <w:rPr>
          <w:b/>
        </w:rPr>
      </w:pPr>
      <w:r w:rsidRPr="00235B8A">
        <w:rPr>
          <w:b/>
        </w:rPr>
        <w:t>IMPLEMENTATION</w:t>
      </w:r>
    </w:p>
    <w:p w14:paraId="51034A77" w14:textId="4821D8F7" w:rsidR="002124AE" w:rsidRDefault="00AA03A6" w:rsidP="00374131">
      <w:pPr>
        <w:jc w:val="both"/>
      </w:pPr>
      <w:r>
        <w:t>This chapter describes the</w:t>
      </w:r>
      <w:r w:rsidR="00583E1E">
        <w:t xml:space="preserve"> implementation of the</w:t>
      </w:r>
      <w:r>
        <w:t xml:space="preserve"> ontology server. The ontology server is a J2EE web server with the capability of processing RESTful web services. As mentioned in the System Design chapter the ontology server provides four types of services. They are implemented as Java interfaces and are called </w:t>
      </w:r>
      <w:r w:rsidR="00583E1E">
        <w:t xml:space="preserve">OntologyService, SchemaService, NavigationService and SPARQLService. Each service provides </w:t>
      </w:r>
      <w:r w:rsidR="004C607B">
        <w:t>a</w:t>
      </w:r>
      <w:r w:rsidR="00583E1E">
        <w:t xml:space="preserve"> RESTful API to interact with the ontologies loaded in the web server.</w:t>
      </w:r>
      <w:r w:rsidR="00374131">
        <w:t xml:space="preserve"> </w:t>
      </w:r>
      <w:r w:rsidR="002124AE">
        <w:t xml:space="preserve"> The service layer is implemented using JBOSS’s RESTEasy, which is a framework for develo</w:t>
      </w:r>
      <w:r w:rsidR="006035DF">
        <w:t>ping RESTful Java web services. The</w:t>
      </w:r>
      <w:r w:rsidR="002124AE">
        <w:t xml:space="preserve"> logic layer is implemented </w:t>
      </w:r>
      <w:r w:rsidR="006035DF">
        <w:t>using Jena Semantic Web toolkit.</w:t>
      </w:r>
    </w:p>
    <w:p w14:paraId="558D689A" w14:textId="11F58F88" w:rsidR="006035DF" w:rsidRDefault="006035DF" w:rsidP="00374131">
      <w:pPr>
        <w:jc w:val="both"/>
      </w:pPr>
      <w:r>
        <w:t xml:space="preserve">4.1 Implementation of Service </w:t>
      </w:r>
      <w:r w:rsidR="00B21048">
        <w:t>Layer:</w:t>
      </w:r>
      <w:r>
        <w:t xml:space="preserve"> RESTEasy</w:t>
      </w:r>
    </w:p>
    <w:p w14:paraId="2CF2B2DD" w14:textId="52879FAD" w:rsidR="006035DF" w:rsidRDefault="002F2D82" w:rsidP="00374131">
      <w:pPr>
        <w:jc w:val="both"/>
      </w:pPr>
      <w:r>
        <w:t>RESTEasy</w:t>
      </w:r>
      <w:r w:rsidR="006035DF">
        <w:t xml:space="preserve"> is open source software distributed under Apache Software License 2.0. RESTEasy is a full certified and portable implementation of the JAX-RS specification. JAX-RS is the Java Community Process specification released in 2008. It provides a Java API for RESTful web services over the HTTP protocol.</w:t>
      </w:r>
    </w:p>
    <w:p w14:paraId="7614A736" w14:textId="064C9CFD" w:rsidR="00B12D67" w:rsidRDefault="00374131" w:rsidP="00374131">
      <w:pPr>
        <w:jc w:val="both"/>
      </w:pPr>
      <w:r>
        <w:t>Every Java service interface</w:t>
      </w:r>
      <w:r w:rsidR="00B12D67">
        <w:t xml:space="preserve"> is mapped to a unique URI. For example a URI  /schemaService represe</w:t>
      </w:r>
      <w:r>
        <w:t>nts the SchemaService Java interface</w:t>
      </w:r>
      <w:r w:rsidR="00B12D67">
        <w:t xml:space="preserve">. </w:t>
      </w:r>
      <w:r w:rsidR="006339E1">
        <w:t xml:space="preserve">This mapping is achieved using JAX-RS annotations defined by RESTEasy. </w:t>
      </w:r>
    </w:p>
    <w:p w14:paraId="4EBAE1CF" w14:textId="77777777" w:rsidR="008D3628" w:rsidRDefault="00211D4D" w:rsidP="00374131">
      <w:pPr>
        <w:jc w:val="both"/>
      </w:pPr>
      <w:r>
        <w:t>All the Java services support</w:t>
      </w:r>
      <w:r w:rsidR="00B12D67">
        <w:t xml:space="preserve"> four HTTP operations GET, POST, PUT, DELETE. </w:t>
      </w:r>
      <w:r>
        <w:t>A combination of any one of these</w:t>
      </w:r>
      <w:r w:rsidR="00B12D67">
        <w:t xml:space="preserve"> HTTP operations and a URI uniquely identifies a Java service meth</w:t>
      </w:r>
      <w:r w:rsidR="00B376D9">
        <w:t>od from the Java service interfaces</w:t>
      </w:r>
      <w:r w:rsidR="00B12D67">
        <w:t>.</w:t>
      </w:r>
      <w:r w:rsidR="00374131">
        <w:t xml:space="preserve"> So for every URI, all of the four HTTP operations are supported.</w:t>
      </w:r>
    </w:p>
    <w:p w14:paraId="1C09091B" w14:textId="607636E6" w:rsidR="002847E1" w:rsidRDefault="002847E1" w:rsidP="00374131">
      <w:pPr>
        <w:jc w:val="both"/>
      </w:pPr>
      <w:r>
        <w:lastRenderedPageBreak/>
        <w:t>To keep the marshaling and un-marshaling of request/response data decoupled from the Java objects, the service layer uses message body readers and writers. These message body readers parse the request body to extract the information sent by the client. It also validates the request and check if it adheres to the format expected by the API. If it is not, exception is returned to the client along with appropriate HTTP status code. The message writer on the other hand wraps the result of the Logic Layer into a format that the client can accept (as mentioned in the Accept Header field of the HTTP request). Once the request has been parsed and validated the service layer transfers the control to the logic layer.</w:t>
      </w:r>
    </w:p>
    <w:p w14:paraId="04286FCE" w14:textId="77777777" w:rsidR="00F94319" w:rsidRDefault="00F94319" w:rsidP="00374131">
      <w:pPr>
        <w:jc w:val="both"/>
      </w:pPr>
    </w:p>
    <w:p w14:paraId="04A0B1BB" w14:textId="396A806E" w:rsidR="00583E1E" w:rsidRDefault="00583E1E" w:rsidP="000004CB">
      <w:pPr>
        <w:jc w:val="both"/>
      </w:pPr>
      <w:r>
        <w:t>Following are the details of each of the service.</w:t>
      </w:r>
    </w:p>
    <w:p w14:paraId="5444DA66" w14:textId="240973CE" w:rsidR="00235B8A" w:rsidRPr="00235B8A" w:rsidRDefault="00ED0494" w:rsidP="00460E35">
      <w:pPr>
        <w:rPr>
          <w:b/>
        </w:rPr>
      </w:pPr>
      <w:r w:rsidRPr="0020627F">
        <w:t>4</w:t>
      </w:r>
      <w:r w:rsidR="00FC31BC" w:rsidRPr="0020627F">
        <w:t>.</w:t>
      </w:r>
      <w:r w:rsidR="00235B8A" w:rsidRPr="0020627F">
        <w:t>1</w:t>
      </w:r>
      <w:r w:rsidR="00235B8A" w:rsidRPr="00235B8A">
        <w:rPr>
          <w:b/>
        </w:rPr>
        <w:t xml:space="preserve"> </w:t>
      </w:r>
      <w:r w:rsidR="00235B8A" w:rsidRPr="00CC25D9">
        <w:t>OntologyService</w:t>
      </w:r>
    </w:p>
    <w:p w14:paraId="3EF49716" w14:textId="109C234F" w:rsidR="00235B8A" w:rsidRDefault="00235B8A" w:rsidP="00460E35">
      <w:r>
        <w:t xml:space="preserve">This service provides APIs to load any ontology or take a snapshot of any loaded ontology. By taking a snapshot here I mean is that the user can download from the web server </w:t>
      </w:r>
      <w:r w:rsidR="002124AE">
        <w:t>ontology</w:t>
      </w:r>
      <w:r>
        <w:t xml:space="preserve"> as a OWL file. </w:t>
      </w:r>
    </w:p>
    <w:p w14:paraId="23922117" w14:textId="77777777" w:rsidR="00687A6E" w:rsidRDefault="00687A6E" w:rsidP="00DA5ED2"/>
    <w:p w14:paraId="09813F3A" w14:textId="65C8B8BC" w:rsidR="00B75FB4" w:rsidRDefault="00DD5309" w:rsidP="00DA5ED2">
      <w:r>
        <w:t xml:space="preserve">4.2 </w:t>
      </w:r>
      <w:r w:rsidR="00A413D9">
        <w:t>SchemaService</w:t>
      </w:r>
    </w:p>
    <w:p w14:paraId="55E9D97E" w14:textId="77777777" w:rsidR="007E4961" w:rsidRDefault="00DD5309" w:rsidP="00E622C2">
      <w:pPr>
        <w:jc w:val="both"/>
      </w:pPr>
      <w:r>
        <w:t xml:space="preserve">This service </w:t>
      </w:r>
      <w:r w:rsidR="007E4961">
        <w:t xml:space="preserve">provides CRUD operations for the ontology schema as well as the instances in the ontology. Each method in the service is bound to one unique URL and HTTP operation using the RESTEasy annotations.  Also request parameters are injected into the method parameters using the annotations. To understand see lets see an example. </w:t>
      </w:r>
    </w:p>
    <w:p w14:paraId="6063F73C" w14:textId="6630CC76" w:rsidR="00DD5309" w:rsidRDefault="007E4961" w:rsidP="00E622C2">
      <w:pPr>
        <w:jc w:val="both"/>
      </w:pPr>
      <w:r>
        <w:t>Consider the URL schemaService/{ontologyName}/</w:t>
      </w:r>
      <w:r w:rsidR="00C51010">
        <w:t>allClasses.</w:t>
      </w:r>
    </w:p>
    <w:p w14:paraId="68B85598" w14:textId="4B225371" w:rsidR="00C51010" w:rsidRDefault="00C51010" w:rsidP="00E622C2">
      <w:pPr>
        <w:jc w:val="both"/>
      </w:pPr>
      <w:r>
        <w:t xml:space="preserve">Here the value of the ontologyName is variable and is injected with the value that the </w:t>
      </w:r>
      <w:r w:rsidR="00CE6970">
        <w:t xml:space="preserve">client application provides in form of the URL. So when the client application sends a request with the </w:t>
      </w:r>
      <w:r w:rsidR="00CE6970">
        <w:lastRenderedPageBreak/>
        <w:t>URL schemaService/pizza/allClasses, the string pizza is injected into the variable ontologyName. Thus the client application states which ontology they want to use.</w:t>
      </w:r>
    </w:p>
    <w:p w14:paraId="01ED7556" w14:textId="77777777" w:rsidR="00A413D9" w:rsidRDefault="00A413D9" w:rsidP="00DA5ED2">
      <w:r>
        <w:t>Following methods are supported by the schema service</w:t>
      </w:r>
    </w:p>
    <w:p w14:paraId="15A1EB0F" w14:textId="6B585F83" w:rsidR="009D27F1" w:rsidRDefault="009D27F1" w:rsidP="009D27F1">
      <w:pPr>
        <w:pStyle w:val="ListParagraph"/>
        <w:numPr>
          <w:ilvl w:val="0"/>
          <w:numId w:val="2"/>
        </w:numPr>
        <w:ind w:left="360"/>
      </w:pPr>
      <w:r>
        <w:t>Classes</w:t>
      </w:r>
    </w:p>
    <w:p w14:paraId="0397FDDC" w14:textId="6C93310E" w:rsidR="009D27F1" w:rsidRDefault="009D27F1" w:rsidP="009D27F1">
      <w:pPr>
        <w:pStyle w:val="ListParagraph"/>
        <w:ind w:left="360"/>
      </w:pPr>
      <w:r>
        <w:t>This service provides an interface to browse, add, update or delete any class from the requested ontology</w:t>
      </w:r>
      <w:r w:rsidR="00E729A0">
        <w:t>. The client application provides the name of the ontology they want to query in form of the URL (as explained above).</w:t>
      </w:r>
      <w:r w:rsidR="00AD5BBB">
        <w:t xml:space="preserve"> Also the client application passes a list of comma-delimited names of classes. </w:t>
      </w:r>
    </w:p>
    <w:p w14:paraId="0DBB1DF1" w14:textId="77777777" w:rsidR="00B75FB4" w:rsidRDefault="00B1170E" w:rsidP="00137655">
      <w:pPr>
        <w:ind w:left="360"/>
        <w:rPr>
          <w:b/>
        </w:rPr>
      </w:pPr>
      <w:r w:rsidRPr="00C2678C">
        <w:rPr>
          <w:b/>
        </w:rPr>
        <w:t>GET</w:t>
      </w:r>
    </w:p>
    <w:p w14:paraId="4D8ED876" w14:textId="5D4DF8EA" w:rsidR="00C3388A" w:rsidRPr="00C3388A" w:rsidRDefault="00C3388A" w:rsidP="008D64BC">
      <w:pPr>
        <w:ind w:left="360"/>
      </w:pPr>
      <w:r>
        <w:t xml:space="preserve">This request returns information about each class passed in the </w:t>
      </w:r>
      <w:r w:rsidR="00F416FF">
        <w:t>URL</w:t>
      </w:r>
      <w:r>
        <w:t>. For each, list of its super classes, sub-classes, properties and instances is returned in xml format (defined below) as response body.</w:t>
      </w:r>
    </w:p>
    <w:p w14:paraId="5E7854C8" w14:textId="2A58EE4F" w:rsidR="00B1170E" w:rsidRDefault="00B1170E" w:rsidP="008D64BC">
      <w:pPr>
        <w:tabs>
          <w:tab w:val="left" w:pos="360"/>
        </w:tabs>
        <w:ind w:left="360"/>
      </w:pPr>
      <w:r>
        <w:t>Request</w:t>
      </w:r>
      <w:r w:rsidR="00C3388A">
        <w:t>:</w:t>
      </w:r>
    </w:p>
    <w:p w14:paraId="49597045" w14:textId="70FF6511" w:rsidR="00B1170E" w:rsidRPr="00C2678C" w:rsidRDefault="00137655" w:rsidP="008D64BC">
      <w:pPr>
        <w:tabs>
          <w:tab w:val="left" w:pos="270"/>
        </w:tabs>
        <w:ind w:left="360" w:hanging="450"/>
        <w:rPr>
          <w:i/>
        </w:rPr>
      </w:pPr>
      <w:r>
        <w:rPr>
          <w:i/>
        </w:rPr>
        <w:tab/>
      </w:r>
      <w:r>
        <w:rPr>
          <w:i/>
        </w:rPr>
        <w:tab/>
      </w:r>
      <w:r w:rsidR="00B1170E" w:rsidRPr="00C2678C">
        <w:rPr>
          <w:i/>
        </w:rPr>
        <w:t>Resource</w:t>
      </w:r>
    </w:p>
    <w:p w14:paraId="33E51E3D" w14:textId="1CE671EE" w:rsidR="001C589D" w:rsidRDefault="00706A26" w:rsidP="008D64BC">
      <w:pPr>
        <w:ind w:left="360"/>
      </w:pPr>
      <w:r>
        <w:t>schemaService/{ontologyName}</w:t>
      </w:r>
      <w:r w:rsidR="00C2678C">
        <w:t>/classes</w:t>
      </w:r>
      <w:r w:rsidR="001C589D">
        <w:t>/&lt;comma separated names of classes</w:t>
      </w:r>
      <w:r w:rsidR="00B1170E">
        <w:t>&gt;</w:t>
      </w:r>
    </w:p>
    <w:p w14:paraId="53926C51" w14:textId="77777777" w:rsidR="00B1170E" w:rsidRDefault="00B1170E" w:rsidP="008D64BC">
      <w:pPr>
        <w:tabs>
          <w:tab w:val="left" w:pos="360"/>
        </w:tabs>
        <w:ind w:left="360"/>
      </w:pPr>
      <w:r w:rsidRPr="00C2678C">
        <w:t>Response</w:t>
      </w:r>
      <w:r w:rsidR="00A413D9">
        <w:t>:</w:t>
      </w:r>
    </w:p>
    <w:p w14:paraId="11862E66" w14:textId="4142EEB9" w:rsidR="00C2678C" w:rsidRPr="00C2678C" w:rsidRDefault="00C2678C" w:rsidP="008D64BC">
      <w:pPr>
        <w:ind w:left="360"/>
        <w:rPr>
          <w:i/>
        </w:rPr>
      </w:pPr>
      <w:r w:rsidRPr="00C2678C">
        <w:rPr>
          <w:i/>
        </w:rPr>
        <w:t xml:space="preserve">Content Type: </w:t>
      </w:r>
    </w:p>
    <w:p w14:paraId="63AEBAD8" w14:textId="0828D07F" w:rsidR="00C2678C" w:rsidRDefault="00C2678C" w:rsidP="008D64BC">
      <w:pPr>
        <w:ind w:left="360"/>
      </w:pPr>
      <w:r>
        <w:t>application/xml</w:t>
      </w:r>
    </w:p>
    <w:p w14:paraId="20D33BBB" w14:textId="62A7331F" w:rsidR="00C2678C" w:rsidRDefault="00C2678C" w:rsidP="00E33214">
      <w:pPr>
        <w:tabs>
          <w:tab w:val="left" w:pos="90"/>
        </w:tabs>
        <w:ind w:firstLine="360"/>
      </w:pPr>
      <w:r w:rsidRPr="00C2678C">
        <w:rPr>
          <w:i/>
        </w:rPr>
        <w:t>Body</w:t>
      </w:r>
      <w:r>
        <w:t xml:space="preserve">: </w:t>
      </w:r>
    </w:p>
    <w:p w14:paraId="79DA92EF" w14:textId="5143CB24" w:rsidR="001C589D" w:rsidRDefault="001C589D" w:rsidP="00E33214">
      <w:pPr>
        <w:ind w:left="360"/>
      </w:pPr>
      <w:r>
        <w:t>For each class mentioned in the request url a Class tag is returned. All the classes are enclosed in Classes tag, as shown below.</w:t>
      </w:r>
    </w:p>
    <w:p w14:paraId="104BCA77"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46A2F1E6"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1" w:anchor="Class1" w:history="1">
        <w:r w:rsidRPr="00B42638">
          <w:rPr>
            <w:rStyle w:val="Hyperlink"/>
          </w:rPr>
          <w:t>http://../..#Class1</w:t>
        </w:r>
      </w:hyperlink>
      <w:r>
        <w:t xml:space="preserve">” /&gt;} </w:t>
      </w:r>
      <w:r>
        <w:rPr>
          <w:vertAlign w:val="superscript"/>
        </w:rPr>
        <w:t>m</w:t>
      </w:r>
    </w:p>
    <w:p w14:paraId="7426E702" w14:textId="77777777"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13792B7E" w14:textId="04604A8B" w:rsid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2"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r>
        <w:rPr>
          <w:rFonts w:ascii="Times New Roman" w:hAnsi="Times New Roman" w:cs="Times New Roman"/>
          <w:szCs w:val="24"/>
          <w:vertAlign w:val="superscript"/>
        </w:rPr>
        <w:t xml:space="preserve"> n</w:t>
      </w:r>
    </w:p>
    <w:p w14:paraId="2A864CAD"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lastRenderedPageBreak/>
        <w:t xml:space="preserve">            &lt;/SuperClasses&gt;</w:t>
      </w:r>
    </w:p>
    <w:p w14:paraId="21033FB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D3862C2"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731AB7A" w14:textId="7D18749C"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A86596">
        <w:rPr>
          <w:rFonts w:ascii="Times New Roman" w:hAnsi="Times New Roman" w:cs="Times New Roman"/>
          <w:szCs w:val="24"/>
        </w:rPr>
        <w:t>Super</w:t>
      </w:r>
      <w:r>
        <w:rPr>
          <w:rFonts w:ascii="Times New Roman" w:hAnsi="Times New Roman" w:cs="Times New Roman"/>
          <w:szCs w:val="24"/>
        </w:rPr>
        <w:t>Class name=”SuperClass1” uri=”</w:t>
      </w:r>
      <w:hyperlink r:id="rId13"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478C630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4AEF764"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FBFD92F"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2DFBD184"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Property name=”Prop1” uri=”http://../..#Prop1” /&gt;}</w:t>
      </w:r>
      <w:r>
        <w:rPr>
          <w:rFonts w:ascii="Times New Roman" w:hAnsi="Times New Roman" w:cs="Times New Roman"/>
          <w:szCs w:val="24"/>
          <w:vertAlign w:val="superscript"/>
        </w:rPr>
        <w:t>n</w:t>
      </w:r>
    </w:p>
    <w:p w14:paraId="30A18F18"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17557080" w14:textId="77777777" w:rsidR="00C3388A" w:rsidRDefault="00C3388A"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FB52E7"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04A830D4" w14:textId="2D1252DA" w:rsidR="00C2678C" w:rsidRDefault="00A86596"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Instance1” /&gt;}</w:t>
      </w:r>
      <w:r w:rsidR="00C2678C">
        <w:rPr>
          <w:rFonts w:ascii="Times New Roman" w:hAnsi="Times New Roman" w:cs="Times New Roman"/>
          <w:szCs w:val="24"/>
          <w:vertAlign w:val="superscript"/>
        </w:rPr>
        <w:t>n</w:t>
      </w:r>
    </w:p>
    <w:p w14:paraId="4365DE60" w14:textId="77777777" w:rsidR="00C2678C" w:rsidRDefault="00C2678C"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3610ECE8" w14:textId="36E5660C" w:rsidR="00C2678C" w:rsidRDefault="00621F5B" w:rsidP="00C2678C">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p>
    <w:p w14:paraId="425D4690"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0F68EAB1" w14:textId="77777777" w:rsidR="00C2678C" w:rsidRDefault="00C2678C" w:rsidP="00C2678C">
      <w:pPr>
        <w:pStyle w:val="NoSpacing"/>
        <w:pBdr>
          <w:top w:val="single" w:sz="4" w:space="1" w:color="auto"/>
          <w:left w:val="single" w:sz="4" w:space="4" w:color="auto"/>
          <w:bottom w:val="single" w:sz="4" w:space="1" w:color="auto"/>
          <w:right w:val="single" w:sz="4" w:space="4" w:color="auto"/>
        </w:pBdr>
      </w:pPr>
      <w:r>
        <w:t>m: Occurs for every class passed in the request URL.</w:t>
      </w:r>
    </w:p>
    <w:p w14:paraId="47003CC0" w14:textId="77777777"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9599247" w14:textId="77777777" w:rsidR="00A45004" w:rsidRDefault="00A45004" w:rsidP="00D477BA">
      <w:pPr>
        <w:pStyle w:val="NoSpacing"/>
      </w:pPr>
    </w:p>
    <w:p w14:paraId="0A22DCB4" w14:textId="77777777" w:rsidR="00C2678C" w:rsidRDefault="00C2678C" w:rsidP="00D477BA">
      <w:pPr>
        <w:pStyle w:val="NoSpacing"/>
      </w:pPr>
    </w:p>
    <w:p w14:paraId="1D00B6F6" w14:textId="10D5281A" w:rsidR="005E1AA0" w:rsidRDefault="00137655" w:rsidP="00DE002B">
      <w:pPr>
        <w:tabs>
          <w:tab w:val="left" w:pos="360"/>
        </w:tabs>
        <w:ind w:left="360"/>
      </w:pPr>
      <w:r>
        <w:tab/>
      </w:r>
      <w:r w:rsidR="005E1AA0" w:rsidRPr="00B56CBA">
        <w:t>Errors</w:t>
      </w:r>
      <w:r w:rsidR="005E1AA0">
        <w:t>:</w:t>
      </w:r>
    </w:p>
    <w:p w14:paraId="63B1B1A5" w14:textId="77777777" w:rsidR="008F49A9" w:rsidRDefault="008F49A9" w:rsidP="008F49A9">
      <w:pPr>
        <w:pStyle w:val="ListParagraph"/>
        <w:numPr>
          <w:ilvl w:val="0"/>
          <w:numId w:val="5"/>
        </w:numPr>
      </w:pPr>
      <w:r>
        <w:t>Class does not exist -&gt; 404 “ no such class exist”</w:t>
      </w:r>
    </w:p>
    <w:p w14:paraId="32F8ED85" w14:textId="77777777" w:rsidR="008F49A9" w:rsidRDefault="008F49A9" w:rsidP="008F49A9">
      <w:pPr>
        <w:pStyle w:val="ListParagraph"/>
        <w:numPr>
          <w:ilvl w:val="0"/>
          <w:numId w:val="5"/>
        </w:numPr>
      </w:pPr>
      <w:r>
        <w:t>Ontology is not loaded -&gt; 404 “ requested ontology is not loaded”</w:t>
      </w:r>
    </w:p>
    <w:p w14:paraId="12BCD459" w14:textId="77777777" w:rsidR="008F49A9" w:rsidRDefault="008F49A9" w:rsidP="008F49A9">
      <w:pPr>
        <w:pStyle w:val="ListParagraph"/>
        <w:numPr>
          <w:ilvl w:val="0"/>
          <w:numId w:val="5"/>
        </w:numPr>
      </w:pPr>
      <w:r>
        <w:t xml:space="preserve">Any other delimiter used instead of comma -&gt; 400 </w:t>
      </w:r>
    </w:p>
    <w:p w14:paraId="54550A5D" w14:textId="77777777" w:rsidR="008F49A9" w:rsidRDefault="008F49A9" w:rsidP="008F49A9">
      <w:pPr>
        <w:pStyle w:val="ListParagraph"/>
        <w:tabs>
          <w:tab w:val="left" w:pos="450"/>
        </w:tabs>
        <w:ind w:left="1440"/>
      </w:pPr>
    </w:p>
    <w:p w14:paraId="2C4D89F5" w14:textId="77777777" w:rsidR="00A45004" w:rsidRDefault="00A45004" w:rsidP="00D477BA">
      <w:pPr>
        <w:pStyle w:val="NoSpacing"/>
      </w:pPr>
    </w:p>
    <w:p w14:paraId="35B23F84" w14:textId="0E6B280E" w:rsidR="00A45004" w:rsidRDefault="00A45004" w:rsidP="00AD5BBB">
      <w:pPr>
        <w:ind w:left="360"/>
        <w:rPr>
          <w:b/>
        </w:rPr>
      </w:pPr>
      <w:r w:rsidRPr="00C2678C">
        <w:rPr>
          <w:b/>
        </w:rPr>
        <w:t>POST</w:t>
      </w:r>
    </w:p>
    <w:p w14:paraId="0AF58D45" w14:textId="1FE2BF62" w:rsidR="00C3388A" w:rsidRPr="00C3388A" w:rsidRDefault="00C3388A" w:rsidP="00AD5BBB">
      <w:pPr>
        <w:ind w:left="360"/>
      </w:pPr>
      <w:r>
        <w:t xml:space="preserve">This request creates classes in the ontology mentioned in the request URL. Information for each class that has to be created is provided as the request body in xml format as described below. </w:t>
      </w:r>
    </w:p>
    <w:p w14:paraId="6145F99B" w14:textId="7F19805F" w:rsidR="002C24D3" w:rsidRDefault="00A45004" w:rsidP="00AD5BBB">
      <w:pPr>
        <w:ind w:left="360"/>
      </w:pPr>
      <w:r>
        <w:t>Request</w:t>
      </w:r>
      <w:r w:rsidR="00904B07">
        <w:t>:</w:t>
      </w:r>
    </w:p>
    <w:p w14:paraId="0546E560" w14:textId="77777777" w:rsidR="00C2678C" w:rsidRPr="00C2678C" w:rsidRDefault="00C2678C" w:rsidP="00AD5BBB">
      <w:pPr>
        <w:ind w:left="360"/>
        <w:rPr>
          <w:i/>
        </w:rPr>
      </w:pPr>
      <w:r w:rsidRPr="00C2678C">
        <w:rPr>
          <w:i/>
        </w:rPr>
        <w:t>Resource</w:t>
      </w:r>
    </w:p>
    <w:p w14:paraId="3986D930" w14:textId="5E9162C6" w:rsidR="00C2678C" w:rsidRDefault="00C2678C" w:rsidP="00AD5BBB">
      <w:pPr>
        <w:ind w:left="360"/>
      </w:pPr>
      <w:r>
        <w:t>{ontologyName}/classes/&lt;comma separated classes&gt;</w:t>
      </w:r>
    </w:p>
    <w:p w14:paraId="5EF4F478" w14:textId="765375C2" w:rsidR="00C2678C" w:rsidRPr="00C2678C" w:rsidRDefault="00C2678C" w:rsidP="00AD5BBB">
      <w:pPr>
        <w:ind w:left="360"/>
        <w:rPr>
          <w:i/>
        </w:rPr>
      </w:pPr>
      <w:r w:rsidRPr="00C2678C">
        <w:rPr>
          <w:i/>
        </w:rPr>
        <w:t xml:space="preserve">Content Type: </w:t>
      </w:r>
    </w:p>
    <w:p w14:paraId="7AD98F54" w14:textId="7011D1A8" w:rsidR="00C2678C" w:rsidRDefault="00C2678C" w:rsidP="00AD5BBB">
      <w:pPr>
        <w:ind w:left="360"/>
      </w:pPr>
      <w:r>
        <w:lastRenderedPageBreak/>
        <w:t>application/xml</w:t>
      </w:r>
    </w:p>
    <w:p w14:paraId="76A4FFC8" w14:textId="32F58F46" w:rsidR="00C2678C" w:rsidRPr="00C2678C" w:rsidRDefault="00C2678C" w:rsidP="00AD5BBB">
      <w:pPr>
        <w:ind w:left="360"/>
        <w:rPr>
          <w:i/>
        </w:rPr>
      </w:pPr>
      <w:r w:rsidRPr="00C2678C">
        <w:rPr>
          <w:i/>
        </w:rPr>
        <w:t>Body:</w:t>
      </w:r>
    </w:p>
    <w:p w14:paraId="54858939" w14:textId="1D193512" w:rsidR="002C24D3" w:rsidRDefault="002C24D3" w:rsidP="00AD5BBB">
      <w:pPr>
        <w:ind w:left="360"/>
      </w:pPr>
      <w:r>
        <w:t>The request body should be in following format.</w:t>
      </w:r>
    </w:p>
    <w:p w14:paraId="6B15B1F4" w14:textId="77777777" w:rsidR="002C24D3" w:rsidRDefault="002C24D3" w:rsidP="00904B07">
      <w:pPr>
        <w:pStyle w:val="NoSpacing"/>
        <w:pBdr>
          <w:top w:val="single" w:sz="4" w:space="1" w:color="auto"/>
          <w:left w:val="single" w:sz="4" w:space="4" w:color="auto"/>
          <w:bottom w:val="single" w:sz="4" w:space="1" w:color="auto"/>
          <w:right w:val="single" w:sz="4" w:space="4" w:color="auto"/>
        </w:pBdr>
      </w:pPr>
      <w:r w:rsidRPr="00A413D9">
        <w:t>&lt;Classes&gt;</w:t>
      </w:r>
    </w:p>
    <w:p w14:paraId="51D9B60C" w14:textId="30ADED6A" w:rsidR="00904B07" w:rsidRDefault="00904B07" w:rsidP="00904B07">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4" w:anchor="Class1" w:history="1">
        <w:r w:rsidR="0045019E" w:rsidRPr="00B42638">
          <w:rPr>
            <w:rStyle w:val="Hyperlink"/>
          </w:rPr>
          <w:t>http://../..#Class1</w:t>
        </w:r>
      </w:hyperlink>
      <w:r w:rsidR="003A2FF0">
        <w:t>” /&gt;</w:t>
      </w:r>
    </w:p>
    <w:p w14:paraId="3AAB598D" w14:textId="72817F18" w:rsidR="00904B07" w:rsidRDefault="00904B07"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w:t>
      </w:r>
      <w:r w:rsidR="005C2BDC">
        <w:rPr>
          <w:rFonts w:ascii="Times New Roman" w:hAnsi="Times New Roman" w:cs="Times New Roman"/>
          <w:szCs w:val="24"/>
        </w:rPr>
        <w:t xml:space="preserve"> </w:t>
      </w:r>
      <w:r>
        <w:rPr>
          <w:rFonts w:ascii="Times New Roman" w:hAnsi="Times New Roman" w:cs="Times New Roman"/>
          <w:szCs w:val="24"/>
        </w:rPr>
        <w:t>&gt;</w:t>
      </w:r>
    </w:p>
    <w:p w14:paraId="60D7DEFF" w14:textId="426D4599" w:rsidR="00904B07" w:rsidRDefault="00D94834" w:rsidP="00904B07">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per</w:t>
      </w:r>
      <w:r>
        <w:rPr>
          <w:rFonts w:ascii="Times New Roman" w:hAnsi="Times New Roman" w:cs="Times New Roman"/>
          <w:szCs w:val="24"/>
        </w:rPr>
        <w:t>C</w:t>
      </w:r>
      <w:r w:rsidR="00904B07">
        <w:rPr>
          <w:rFonts w:ascii="Times New Roman" w:hAnsi="Times New Roman" w:cs="Times New Roman"/>
          <w:szCs w:val="24"/>
        </w:rPr>
        <w:t>lass</w:t>
      </w:r>
      <w:r w:rsidR="005C2BDC">
        <w:rPr>
          <w:rFonts w:ascii="Times New Roman" w:hAnsi="Times New Roman" w:cs="Times New Roman"/>
          <w:szCs w:val="24"/>
        </w:rPr>
        <w:t xml:space="preserve"> name=”SuperClass1” uri=”</w:t>
      </w:r>
      <w:hyperlink r:id="rId15" w:anchor="SuperClass1" w:history="1">
        <w:r w:rsidR="005C2BDC">
          <w:rPr>
            <w:rFonts w:ascii="Times New Roman" w:hAnsi="Times New Roman" w:cs="Times New Roman"/>
            <w:color w:val="0000FF"/>
            <w:szCs w:val="24"/>
            <w:u w:val="single" w:color="0000FF"/>
          </w:rPr>
          <w:t>http://../..#SuperClass1</w:t>
        </w:r>
      </w:hyperlink>
      <w:r w:rsidR="005C2BDC">
        <w:rPr>
          <w:rFonts w:ascii="Times New Roman" w:hAnsi="Times New Roman" w:cs="Times New Roman"/>
          <w:szCs w:val="24"/>
        </w:rPr>
        <w:t xml:space="preserve">” </w:t>
      </w:r>
      <w:r w:rsidR="00904B07">
        <w:rPr>
          <w:rFonts w:ascii="Times New Roman" w:hAnsi="Times New Roman" w:cs="Times New Roman"/>
          <w:szCs w:val="24"/>
        </w:rPr>
        <w:t xml:space="preserve"> /&gt;</w:t>
      </w:r>
      <w:r w:rsidR="0045019E">
        <w:rPr>
          <w:rFonts w:ascii="Times New Roman" w:hAnsi="Times New Roman" w:cs="Times New Roman"/>
          <w:szCs w:val="24"/>
        </w:rPr>
        <w:t>}</w:t>
      </w:r>
      <w:r w:rsidR="0045019E">
        <w:rPr>
          <w:rFonts w:ascii="Times New Roman" w:hAnsi="Times New Roman" w:cs="Times New Roman"/>
          <w:szCs w:val="24"/>
          <w:vertAlign w:val="superscript"/>
        </w:rPr>
        <w:t xml:space="preserve"> n</w:t>
      </w:r>
    </w:p>
    <w:p w14:paraId="555E3D13" w14:textId="128F4D97" w:rsidR="00904B07" w:rsidRDefault="00904B0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F1F127D" w14:textId="77777777" w:rsidR="00C3388A" w:rsidRDefault="00C3388A"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9E5B09F" w14:textId="494D3A30" w:rsidR="0045019E" w:rsidRDefault="0045019E"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sidR="00982E77">
        <w:rPr>
          <w:rFonts w:ascii="Times New Roman" w:hAnsi="Times New Roman" w:cs="Times New Roman"/>
          <w:szCs w:val="24"/>
        </w:rPr>
        <w:t>&lt;SubClasses&gt;</w:t>
      </w:r>
    </w:p>
    <w:p w14:paraId="32BE2C30" w14:textId="7513D9EB"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w:t>
      </w:r>
      <w:r w:rsidR="005C2BDC">
        <w:rPr>
          <w:rFonts w:ascii="Times New Roman" w:hAnsi="Times New Roman" w:cs="Times New Roman"/>
          <w:szCs w:val="24"/>
        </w:rPr>
        <w:t>Sub</w:t>
      </w:r>
      <w:r>
        <w:rPr>
          <w:rFonts w:ascii="Times New Roman" w:hAnsi="Times New Roman" w:cs="Times New Roman"/>
          <w:szCs w:val="24"/>
        </w:rPr>
        <w:t>Class name=”SuperClass1” uri=”</w:t>
      </w:r>
      <w:hyperlink r:id="rId16"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29A015FD" w14:textId="7DD58F36" w:rsidR="00982E77" w:rsidRDefault="00982E77"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576AE7CD" w14:textId="77777777" w:rsidR="007F4004"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p>
    <w:p w14:paraId="0EC133CE" w14:textId="5E74454C" w:rsidR="00C2678C" w:rsidRDefault="007F4004"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sidR="00C2678C">
        <w:rPr>
          <w:rFonts w:ascii="Times New Roman" w:hAnsi="Times New Roman" w:cs="Times New Roman"/>
          <w:szCs w:val="24"/>
        </w:rPr>
        <w:t>&lt;Instances&gt;</w:t>
      </w:r>
    </w:p>
    <w:p w14:paraId="174B8AF2" w14:textId="1B457BA3" w:rsidR="00C2678C" w:rsidRDefault="005C2BD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Instance</w:t>
      </w:r>
      <w:r w:rsidR="00C2678C">
        <w:rPr>
          <w:rFonts w:ascii="Times New Roman" w:hAnsi="Times New Roman" w:cs="Times New Roman"/>
          <w:szCs w:val="24"/>
        </w:rPr>
        <w:t xml:space="preserve"> name=”Inst1” uri=”http://../..#Instance1” /&gt;}</w:t>
      </w:r>
      <w:r w:rsidR="00C2678C">
        <w:rPr>
          <w:rFonts w:ascii="Times New Roman" w:hAnsi="Times New Roman" w:cs="Times New Roman"/>
          <w:szCs w:val="24"/>
          <w:vertAlign w:val="superscript"/>
        </w:rPr>
        <w:t>n</w:t>
      </w:r>
    </w:p>
    <w:p w14:paraId="153FDD0C" w14:textId="192B02CE" w:rsidR="00C2678C" w:rsidRDefault="00C2678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2F6D5877" w14:textId="609AD9C0" w:rsidR="00C2678C" w:rsidRDefault="0097692C" w:rsidP="00904B07">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C2678C">
        <w:rPr>
          <w:rFonts w:ascii="Times New Roman" w:hAnsi="Times New Roman" w:cs="Times New Roman"/>
          <w:szCs w:val="24"/>
        </w:rPr>
        <w:t>&gt;</w:t>
      </w:r>
      <w:r w:rsidR="003A2FF0">
        <w:rPr>
          <w:rFonts w:ascii="Times New Roman" w:hAnsi="Times New Roman" w:cs="Times New Roman"/>
          <w:szCs w:val="24"/>
        </w:rPr>
        <w:t xml:space="preserve">} </w:t>
      </w:r>
      <w:r w:rsidR="003A2FF0" w:rsidRPr="003A2FF0">
        <w:rPr>
          <w:rFonts w:ascii="Times New Roman" w:hAnsi="Times New Roman" w:cs="Times New Roman"/>
          <w:szCs w:val="24"/>
          <w:vertAlign w:val="superscript"/>
        </w:rPr>
        <w:t>m</w:t>
      </w:r>
    </w:p>
    <w:p w14:paraId="2D28A82C" w14:textId="286114F2" w:rsidR="002C24D3" w:rsidRDefault="002C24D3" w:rsidP="00C2678C">
      <w:pPr>
        <w:pStyle w:val="NoSpacing"/>
        <w:pBdr>
          <w:top w:val="single" w:sz="4" w:space="1" w:color="auto"/>
          <w:left w:val="single" w:sz="4" w:space="4" w:color="auto"/>
          <w:bottom w:val="single" w:sz="4" w:space="1" w:color="auto"/>
          <w:right w:val="single" w:sz="4" w:space="4" w:color="auto"/>
        </w:pBdr>
      </w:pPr>
      <w:r w:rsidRPr="00A413D9">
        <w:t>&lt;/Classes&gt;</w:t>
      </w:r>
    </w:p>
    <w:p w14:paraId="242650F1" w14:textId="3C0F3989" w:rsidR="00C2678C" w:rsidRDefault="00C2678C" w:rsidP="00C2678C">
      <w:pPr>
        <w:pStyle w:val="NoSpacing"/>
        <w:pBdr>
          <w:top w:val="single" w:sz="4" w:space="1" w:color="auto"/>
          <w:left w:val="single" w:sz="4" w:space="4" w:color="auto"/>
          <w:bottom w:val="single" w:sz="4" w:space="1" w:color="auto"/>
          <w:right w:val="single" w:sz="4" w:space="4" w:color="auto"/>
        </w:pBdr>
      </w:pPr>
      <w:r>
        <w:t>m</w:t>
      </w:r>
      <w:r w:rsidR="00C3388A" w:rsidRPr="00C3388A">
        <w:t xml:space="preserve"> </w:t>
      </w:r>
      <w:r w:rsidR="00C3388A">
        <w:t>Number of classes passed in the request URL.</w:t>
      </w:r>
    </w:p>
    <w:p w14:paraId="1DC57FF8" w14:textId="1353845A" w:rsidR="00C2678C" w:rsidRPr="00C2678C" w:rsidRDefault="00C2678C" w:rsidP="00C2678C">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 xml:space="preserve">n: Can occur </w:t>
      </w:r>
      <w:r w:rsidR="00C23860">
        <w:t>a</w:t>
      </w:r>
      <w:r>
        <w:t>n</w:t>
      </w:r>
      <w:r w:rsidR="00C23860">
        <w:t>y</w:t>
      </w:r>
      <w:r>
        <w:t xml:space="preserve"> number of times.</w:t>
      </w:r>
    </w:p>
    <w:p w14:paraId="23555E8E" w14:textId="77777777" w:rsidR="002C24D3" w:rsidRDefault="002C24D3" w:rsidP="009723DC"/>
    <w:p w14:paraId="2546AD19" w14:textId="72D9B98F" w:rsidR="002C24D3" w:rsidRDefault="005E1AA0" w:rsidP="00DC7859">
      <w:pPr>
        <w:ind w:left="360"/>
      </w:pPr>
      <w:r>
        <w:t>Errors:</w:t>
      </w:r>
    </w:p>
    <w:p w14:paraId="22B21051" w14:textId="77777777" w:rsidR="008F49A9" w:rsidRDefault="008F49A9" w:rsidP="008F49A9">
      <w:pPr>
        <w:pStyle w:val="ListParagraph"/>
        <w:numPr>
          <w:ilvl w:val="0"/>
          <w:numId w:val="3"/>
        </w:numPr>
      </w:pPr>
      <w:r>
        <w:t>Class does not exist -&gt; 404 “ no such class exist”</w:t>
      </w:r>
    </w:p>
    <w:p w14:paraId="2428A99A" w14:textId="77777777" w:rsidR="008F49A9" w:rsidRDefault="008F49A9" w:rsidP="008F49A9">
      <w:pPr>
        <w:pStyle w:val="ListParagraph"/>
        <w:numPr>
          <w:ilvl w:val="0"/>
          <w:numId w:val="3"/>
        </w:numPr>
      </w:pPr>
      <w:r>
        <w:t>Ontology is not loaded -&gt; 404 “ requested ontology is not loaded”</w:t>
      </w:r>
    </w:p>
    <w:p w14:paraId="390A06B9" w14:textId="46FF38EF" w:rsidR="008F49A9" w:rsidRDefault="008F49A9" w:rsidP="008F49A9">
      <w:pPr>
        <w:pStyle w:val="ListParagraph"/>
        <w:numPr>
          <w:ilvl w:val="0"/>
          <w:numId w:val="3"/>
        </w:numPr>
      </w:pPr>
      <w:r>
        <w:t>Any other delimiter used instead of comma -&gt; 400</w:t>
      </w:r>
    </w:p>
    <w:p w14:paraId="6C116C91" w14:textId="012E0C22" w:rsidR="005E1AA0" w:rsidRDefault="005E1AA0" w:rsidP="008F49A9">
      <w:pPr>
        <w:pStyle w:val="ListParagraph"/>
        <w:ind w:left="450"/>
      </w:pPr>
      <w:r>
        <w:t xml:space="preserve"> </w:t>
      </w:r>
    </w:p>
    <w:p w14:paraId="4CD8159E" w14:textId="77777777" w:rsidR="005E1AA0" w:rsidRDefault="005E1AA0" w:rsidP="008F49A9"/>
    <w:p w14:paraId="54CB27AB" w14:textId="10BDB06D" w:rsidR="005E1AA0" w:rsidRDefault="005E1AA0" w:rsidP="00C6699F">
      <w:pPr>
        <w:tabs>
          <w:tab w:val="left" w:pos="360"/>
        </w:tabs>
        <w:ind w:left="360"/>
        <w:rPr>
          <w:b/>
        </w:rPr>
      </w:pPr>
      <w:r w:rsidRPr="005E1AA0">
        <w:rPr>
          <w:b/>
        </w:rPr>
        <w:t>PUT</w:t>
      </w:r>
    </w:p>
    <w:p w14:paraId="7C78766A" w14:textId="654B6BCA" w:rsidR="00C3388A" w:rsidRPr="00C3388A" w:rsidRDefault="00C3388A" w:rsidP="00C6699F">
      <w:pPr>
        <w:ind w:left="360"/>
      </w:pPr>
      <w:r>
        <w:t>This requests, updates each class passed in the URL. Information for each class, that has to be updated is passed as request body in xml format as described below.</w:t>
      </w:r>
    </w:p>
    <w:p w14:paraId="54A5F976" w14:textId="77777777" w:rsidR="005E1AA0" w:rsidRDefault="005E1AA0" w:rsidP="00C6699F">
      <w:pPr>
        <w:ind w:left="450" w:hanging="90"/>
      </w:pPr>
      <w:r>
        <w:t>Request:</w:t>
      </w:r>
    </w:p>
    <w:p w14:paraId="7E6007D1" w14:textId="77777777" w:rsidR="005E1AA0" w:rsidRPr="00C2678C" w:rsidRDefault="005E1AA0" w:rsidP="00620B8F">
      <w:pPr>
        <w:ind w:left="360"/>
        <w:rPr>
          <w:i/>
        </w:rPr>
      </w:pPr>
      <w:r w:rsidRPr="00C2678C">
        <w:rPr>
          <w:i/>
        </w:rPr>
        <w:t>Resource</w:t>
      </w:r>
    </w:p>
    <w:p w14:paraId="4518E8F7" w14:textId="77777777" w:rsidR="005E1AA0" w:rsidRDefault="005E1AA0" w:rsidP="00C6699F">
      <w:pPr>
        <w:ind w:left="450" w:hanging="90"/>
      </w:pPr>
      <w:r>
        <w:lastRenderedPageBreak/>
        <w:t>{ontologyName}/classes/&lt;comma separated classes&gt;</w:t>
      </w:r>
    </w:p>
    <w:p w14:paraId="67AE384D" w14:textId="77777777" w:rsidR="005E1AA0" w:rsidRPr="00C2678C" w:rsidRDefault="005E1AA0" w:rsidP="00C6699F">
      <w:pPr>
        <w:ind w:left="450" w:hanging="90"/>
        <w:rPr>
          <w:i/>
        </w:rPr>
      </w:pPr>
      <w:r w:rsidRPr="00C2678C">
        <w:rPr>
          <w:i/>
        </w:rPr>
        <w:t xml:space="preserve">Content Type: </w:t>
      </w:r>
    </w:p>
    <w:p w14:paraId="21B2C362" w14:textId="77777777" w:rsidR="005E1AA0" w:rsidRDefault="005E1AA0" w:rsidP="00C66327">
      <w:pPr>
        <w:ind w:left="360"/>
      </w:pPr>
      <w:r>
        <w:t>application/xml</w:t>
      </w:r>
    </w:p>
    <w:p w14:paraId="61FE3F2C" w14:textId="77777777" w:rsidR="005E1AA0" w:rsidRPr="00C2678C" w:rsidRDefault="005E1AA0" w:rsidP="00C66327">
      <w:pPr>
        <w:ind w:left="360"/>
        <w:rPr>
          <w:i/>
        </w:rPr>
      </w:pPr>
      <w:r w:rsidRPr="00C2678C">
        <w:rPr>
          <w:i/>
        </w:rPr>
        <w:t>Body:</w:t>
      </w:r>
    </w:p>
    <w:p w14:paraId="71CA5A24" w14:textId="77777777" w:rsidR="005E1AA0" w:rsidRDefault="005E1AA0" w:rsidP="00C66327">
      <w:pPr>
        <w:ind w:left="360"/>
      </w:pPr>
      <w:r>
        <w:t>The request body should be in following format.</w:t>
      </w:r>
    </w:p>
    <w:p w14:paraId="31456645"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4E712DBF" w14:textId="08356902" w:rsidR="005E1AA0" w:rsidRDefault="005E1AA0" w:rsidP="005E1AA0">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17" w:anchor="Class1" w:history="1">
        <w:r w:rsidRPr="00B42638">
          <w:rPr>
            <w:rStyle w:val="Hyperlink"/>
          </w:rPr>
          <w:t>http://../..#Class1</w:t>
        </w:r>
      </w:hyperlink>
      <w:r w:rsidR="003A2FF0">
        <w:t>” /&gt;</w:t>
      </w:r>
    </w:p>
    <w:p w14:paraId="66F4D991" w14:textId="77777777" w:rsidR="005E1AA0"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r>
        <w:rPr>
          <w:rFonts w:ascii="Times New Roman" w:hAnsi="Times New Roman" w:cs="Times New Roman"/>
          <w:szCs w:val="24"/>
        </w:rPr>
        <w:t>&lt;SuperClasses&gt;</w:t>
      </w:r>
    </w:p>
    <w:p w14:paraId="3D17D4C3" w14:textId="7336AF8C" w:rsidR="00D94834"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w:t>
      </w:r>
      <w:r w:rsidR="005E1AA0">
        <w:rPr>
          <w:rFonts w:ascii="Times New Roman" w:hAnsi="Times New Roman" w:cs="Times New Roman"/>
          <w:szCs w:val="24"/>
        </w:rPr>
        <w:t>&lt;</w:t>
      </w:r>
      <w:r>
        <w:rPr>
          <w:rFonts w:ascii="Times New Roman" w:hAnsi="Times New Roman" w:cs="Times New Roman"/>
          <w:szCs w:val="24"/>
        </w:rPr>
        <w:t>Super</w:t>
      </w:r>
      <w:r w:rsidR="005E1AA0">
        <w:rPr>
          <w:rFonts w:ascii="Times New Roman" w:hAnsi="Times New Roman" w:cs="Times New Roman"/>
          <w:szCs w:val="24"/>
        </w:rPr>
        <w:t>Class name=”SuperClass1” uri=”</w:t>
      </w:r>
      <w:hyperlink r:id="rId18" w:anchor="SuperClass1" w:history="1">
        <w:r w:rsidR="005E1AA0">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w:t>
      </w:r>
      <w:r w:rsidR="005E1AA0">
        <w:rPr>
          <w:rFonts w:ascii="Times New Roman" w:hAnsi="Times New Roman" w:cs="Times New Roman"/>
          <w:szCs w:val="24"/>
        </w:rPr>
        <w:t>&gt;</w:t>
      </w:r>
    </w:p>
    <w:p w14:paraId="7C3B4399" w14:textId="3E3AA7BA" w:rsidR="00595E1D" w:rsidRDefault="00595E1D"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sidR="00352414">
        <w:rPr>
          <w:rFonts w:ascii="Times New Roman" w:hAnsi="Times New Roman" w:cs="Times New Roman"/>
          <w:szCs w:val="24"/>
        </w:rPr>
        <w:t xml:space="preserve"> name=”N1” uri=”</w:t>
      </w:r>
      <w:hyperlink r:id="rId19" w:anchor="N1" w:history="1">
        <w:r w:rsidR="00352414" w:rsidRPr="00501E7F">
          <w:rPr>
            <w:rStyle w:val="Hyperlink"/>
            <w:rFonts w:ascii="Times New Roman" w:hAnsi="Times New Roman" w:cs="Times New Roman"/>
            <w:szCs w:val="24"/>
          </w:rPr>
          <w:t>http://../..#N1</w:t>
        </w:r>
      </w:hyperlink>
      <w:r w:rsidR="00352414">
        <w:rPr>
          <w:rFonts w:ascii="Times New Roman" w:hAnsi="Times New Roman" w:cs="Times New Roman"/>
          <w:szCs w:val="24"/>
        </w:rPr>
        <w:t xml:space="preserve"> </w:t>
      </w:r>
      <w:r>
        <w:rPr>
          <w:rFonts w:ascii="Times New Roman" w:hAnsi="Times New Roman" w:cs="Times New Roman"/>
          <w:szCs w:val="24"/>
        </w:rPr>
        <w:t>”/&gt;</w:t>
      </w:r>
    </w:p>
    <w:p w14:paraId="5A4B8011" w14:textId="13F989B8" w:rsidR="005E1AA0" w:rsidRDefault="00D94834"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595E1D">
        <w:rPr>
          <w:rFonts w:ascii="Times New Roman" w:hAnsi="Times New Roman" w:cs="Times New Roman"/>
          <w:szCs w:val="24"/>
        </w:rPr>
        <w:t xml:space="preserve"> &lt;/SuperClass&gt;</w:t>
      </w:r>
      <w:r w:rsidR="005E1AA0">
        <w:rPr>
          <w:rFonts w:ascii="Times New Roman" w:hAnsi="Times New Roman" w:cs="Times New Roman"/>
          <w:szCs w:val="24"/>
        </w:rPr>
        <w:t>}</w:t>
      </w:r>
      <w:r w:rsidR="005E1AA0">
        <w:rPr>
          <w:rFonts w:ascii="Times New Roman" w:hAnsi="Times New Roman" w:cs="Times New Roman"/>
          <w:szCs w:val="24"/>
          <w:vertAlign w:val="superscript"/>
        </w:rPr>
        <w:t xml:space="preserve"> n</w:t>
      </w:r>
    </w:p>
    <w:p w14:paraId="1D7CF7B3"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SuperClasses&gt;</w:t>
      </w:r>
    </w:p>
    <w:p w14:paraId="2424A96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E375A9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A92C4B6" w14:textId="77777777"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w:t>
      </w:r>
      <w:r w:rsidR="00352414">
        <w:rPr>
          <w:rFonts w:ascii="Times New Roman" w:hAnsi="Times New Roman" w:cs="Times New Roman"/>
          <w:szCs w:val="24"/>
        </w:rPr>
        <w:t>Sub</w:t>
      </w:r>
      <w:r>
        <w:rPr>
          <w:rFonts w:ascii="Times New Roman" w:hAnsi="Times New Roman" w:cs="Times New Roman"/>
          <w:szCs w:val="24"/>
        </w:rPr>
        <w:t>Class name=”SuperClass1” uri=”</w:t>
      </w:r>
      <w:hyperlink r:id="rId20"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278B5C47" w14:textId="57836373" w:rsidR="00352414"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M1” uri=</w:t>
      </w:r>
      <w:hyperlink r:id="rId21"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0C9BB837" w14:textId="475950A8" w:rsidR="005E1AA0" w:rsidRDefault="00352414" w:rsidP="00352414">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w:t>
      </w:r>
      <w:r w:rsidR="005E1AA0">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4CF6C98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D839322"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29E3F0C"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Properties&gt;</w:t>
      </w:r>
    </w:p>
    <w:p w14:paraId="4878191E" w14:textId="42BCCD89" w:rsidR="00352414"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Property name=”Prop1” uri=”</w:t>
      </w:r>
      <w:hyperlink r:id="rId22" w:anchor="Prop1" w:history="1">
        <w:r w:rsidRPr="00191265">
          <w:rPr>
            <w:rStyle w:val="Hyperlink"/>
            <w:rFonts w:ascii="Times New Roman" w:hAnsi="Times New Roman" w:cs="Times New Roman"/>
            <w:szCs w:val="24"/>
          </w:rPr>
          <w:t>http://../..#Prop1</w:t>
        </w:r>
      </w:hyperlink>
      <w:r>
        <w:rPr>
          <w:rFonts w:ascii="Times New Roman" w:hAnsi="Times New Roman" w:cs="Times New Roman"/>
          <w:szCs w:val="24"/>
        </w:rPr>
        <w:t>” /&gt;</w:t>
      </w:r>
    </w:p>
    <w:p w14:paraId="29107E6D" w14:textId="59EEAA26" w:rsidR="00191265"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P1” uri=”</w:t>
      </w:r>
      <w:hyperlink r:id="rId23" w:anchor="P1" w:history="1">
        <w:r w:rsidR="00191265" w:rsidRPr="00191265">
          <w:rPr>
            <w:rStyle w:val="Hyperlink"/>
            <w:rFonts w:ascii="Times New Roman" w:hAnsi="Times New Roman" w:cs="Times New Roman"/>
            <w:szCs w:val="24"/>
          </w:rPr>
          <w:t>http://../..#P1</w:t>
        </w:r>
      </w:hyperlink>
      <w:r>
        <w:rPr>
          <w:rFonts w:ascii="Times New Roman" w:hAnsi="Times New Roman" w:cs="Times New Roman"/>
          <w:szCs w:val="24"/>
        </w:rPr>
        <w:t>” /&gt;</w:t>
      </w:r>
    </w:p>
    <w:p w14:paraId="7BE584A0" w14:textId="32214F9C" w:rsidR="005E1AA0" w:rsidRDefault="00191265"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Property&gt;</w:t>
      </w:r>
      <w:r w:rsidR="005E1AA0">
        <w:rPr>
          <w:rFonts w:ascii="Times New Roman" w:hAnsi="Times New Roman" w:cs="Times New Roman"/>
          <w:szCs w:val="24"/>
        </w:rPr>
        <w:t>}</w:t>
      </w:r>
      <w:r w:rsidR="00352414">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2F1DE317"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Properties&gt;</w:t>
      </w:r>
    </w:p>
    <w:p w14:paraId="2BB05A77" w14:textId="77777777" w:rsidR="00352414" w:rsidRDefault="00352414"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89DB1AA"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Instances&gt;</w:t>
      </w:r>
    </w:p>
    <w:p w14:paraId="6A732BA8" w14:textId="245E65A9" w:rsidR="00C3388A" w:rsidRDefault="00C3388A"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Instance</w:t>
      </w:r>
      <w:r w:rsidR="005E1AA0">
        <w:rPr>
          <w:rFonts w:ascii="Times New Roman" w:hAnsi="Times New Roman" w:cs="Times New Roman"/>
          <w:szCs w:val="24"/>
        </w:rPr>
        <w:t xml:space="preserve"> name=”Inst1” uri=”</w:t>
      </w:r>
      <w:hyperlink r:id="rId24" w:anchor="Instance1" w:history="1">
        <w:r w:rsidR="005E1AA0" w:rsidRPr="00C3388A">
          <w:rPr>
            <w:rStyle w:val="Hyperlink"/>
            <w:rFonts w:ascii="Times New Roman" w:hAnsi="Times New Roman" w:cs="Times New Roman"/>
            <w:szCs w:val="24"/>
          </w:rPr>
          <w:t>http://../..#Instance1</w:t>
        </w:r>
      </w:hyperlink>
      <w:r w:rsidR="005E1AA0">
        <w:rPr>
          <w:rFonts w:ascii="Times New Roman" w:hAnsi="Times New Roman" w:cs="Times New Roman"/>
          <w:szCs w:val="24"/>
        </w:rPr>
        <w:t>” /&gt;</w:t>
      </w:r>
    </w:p>
    <w:p w14:paraId="44B58519" w14:textId="0636FDD6" w:rsidR="005E1AA0" w:rsidRDefault="00C3388A" w:rsidP="00C3388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Pr>
          <w:rFonts w:ascii="Times New Roman" w:hAnsi="Times New Roman" w:cs="Times New Roman"/>
          <w:szCs w:val="24"/>
        </w:rPr>
        <w:tab/>
      </w:r>
      <w:r>
        <w:rPr>
          <w:rFonts w:ascii="Times New Roman" w:hAnsi="Times New Roman" w:cs="Times New Roman"/>
          <w:szCs w:val="24"/>
        </w:rPr>
        <w:tab/>
        <w:t>&lt;</w:t>
      </w:r>
      <w:r w:rsidR="00A41C35">
        <w:rPr>
          <w:rFonts w:ascii="Times New Roman" w:hAnsi="Times New Roman" w:cs="Times New Roman"/>
          <w:szCs w:val="24"/>
        </w:rPr>
        <w:t>Update</w:t>
      </w:r>
      <w:r>
        <w:rPr>
          <w:rFonts w:ascii="Times New Roman" w:hAnsi="Times New Roman" w:cs="Times New Roman"/>
          <w:szCs w:val="24"/>
        </w:rPr>
        <w:t xml:space="preserve"> name=”I1” uri=”</w:t>
      </w:r>
      <w:hyperlink r:id="rId25" w:anchor="I1" w:history="1">
        <w:r w:rsidRPr="00C3388A">
          <w:rPr>
            <w:rStyle w:val="Hyperlink"/>
            <w:rFonts w:ascii="Times New Roman" w:hAnsi="Times New Roman" w:cs="Times New Roman"/>
            <w:szCs w:val="24"/>
          </w:rPr>
          <w:t>http://../.. #I1</w:t>
        </w:r>
      </w:hyperlink>
      <w:r>
        <w:rPr>
          <w:rFonts w:ascii="Times New Roman" w:hAnsi="Times New Roman" w:cs="Times New Roman"/>
          <w:szCs w:val="24"/>
        </w:rPr>
        <w:t>” /&gt;</w:t>
      </w:r>
      <w:r w:rsidR="005E1AA0">
        <w:rPr>
          <w:rFonts w:ascii="Times New Roman" w:hAnsi="Times New Roman" w:cs="Times New Roman"/>
          <w:szCs w:val="24"/>
        </w:rPr>
        <w:t>}</w:t>
      </w:r>
      <w:r>
        <w:rPr>
          <w:rFonts w:ascii="Times New Roman" w:hAnsi="Times New Roman" w:cs="Times New Roman"/>
          <w:szCs w:val="24"/>
        </w:rPr>
        <w:t xml:space="preserve"> </w:t>
      </w:r>
      <w:r w:rsidR="005E1AA0">
        <w:rPr>
          <w:rFonts w:ascii="Times New Roman" w:hAnsi="Times New Roman" w:cs="Times New Roman"/>
          <w:szCs w:val="24"/>
          <w:vertAlign w:val="superscript"/>
        </w:rPr>
        <w:t>n</w:t>
      </w:r>
    </w:p>
    <w:p w14:paraId="02BFEEB8" w14:textId="77777777" w:rsidR="005E1AA0" w:rsidRDefault="005E1AA0"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Instances&gt;</w:t>
      </w:r>
    </w:p>
    <w:p w14:paraId="1835CC22" w14:textId="30233D0E" w:rsidR="005E1AA0" w:rsidRDefault="008C4FC6" w:rsidP="005E1AA0">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3A2FF0">
        <w:rPr>
          <w:rFonts w:ascii="Times New Roman" w:hAnsi="Times New Roman" w:cs="Times New Roman"/>
          <w:szCs w:val="24"/>
        </w:rPr>
        <w:t xml:space="preserve">&gt;} </w:t>
      </w:r>
      <w:r w:rsidR="003A2FF0" w:rsidRPr="003A2FF0">
        <w:rPr>
          <w:rFonts w:ascii="Times New Roman" w:hAnsi="Times New Roman" w:cs="Times New Roman"/>
          <w:szCs w:val="24"/>
          <w:vertAlign w:val="superscript"/>
        </w:rPr>
        <w:t>m</w:t>
      </w:r>
    </w:p>
    <w:p w14:paraId="62E4EC2C" w14:textId="77777777" w:rsidR="005E1AA0" w:rsidRDefault="005E1AA0" w:rsidP="005E1AA0">
      <w:pPr>
        <w:pStyle w:val="NoSpacing"/>
        <w:pBdr>
          <w:top w:val="single" w:sz="4" w:space="1" w:color="auto"/>
          <w:left w:val="single" w:sz="4" w:space="4" w:color="auto"/>
          <w:bottom w:val="single" w:sz="4" w:space="1" w:color="auto"/>
          <w:right w:val="single" w:sz="4" w:space="4" w:color="auto"/>
        </w:pBdr>
      </w:pPr>
      <w:r w:rsidRPr="00A413D9">
        <w:t>&lt;/Classes&gt;</w:t>
      </w:r>
    </w:p>
    <w:p w14:paraId="03455132" w14:textId="36B6036F" w:rsidR="005E1AA0" w:rsidRDefault="005E1AA0" w:rsidP="005E1AA0">
      <w:pPr>
        <w:pStyle w:val="NoSpacing"/>
        <w:pBdr>
          <w:top w:val="single" w:sz="4" w:space="1" w:color="auto"/>
          <w:left w:val="single" w:sz="4" w:space="4" w:color="auto"/>
          <w:bottom w:val="single" w:sz="4" w:space="1" w:color="auto"/>
          <w:right w:val="single" w:sz="4" w:space="4" w:color="auto"/>
        </w:pBdr>
      </w:pPr>
      <w:r>
        <w:t xml:space="preserve">m: </w:t>
      </w:r>
      <w:r w:rsidR="00C3388A">
        <w:t>Number of</w:t>
      </w:r>
      <w:r>
        <w:t xml:space="preserve"> class</w:t>
      </w:r>
      <w:r w:rsidR="00C3388A">
        <w:t>es</w:t>
      </w:r>
      <w:r>
        <w:t xml:space="preserve"> passed in the request URL.</w:t>
      </w:r>
    </w:p>
    <w:p w14:paraId="15488C49" w14:textId="77777777" w:rsidR="005E1AA0" w:rsidRPr="00C2678C" w:rsidRDefault="005E1AA0" w:rsidP="005E1AA0">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05E6B41" w14:textId="77777777" w:rsidR="005E1AA0" w:rsidRDefault="005E1AA0" w:rsidP="005E1AA0"/>
    <w:p w14:paraId="2B9029F2" w14:textId="77777777" w:rsidR="005E1AA0" w:rsidRPr="005E1AA0" w:rsidRDefault="005E1AA0" w:rsidP="005E1AA0">
      <w:pPr>
        <w:rPr>
          <w:b/>
        </w:rPr>
      </w:pPr>
    </w:p>
    <w:p w14:paraId="74462BDA" w14:textId="6B415CEA" w:rsidR="00A45004" w:rsidRPr="00A41C35" w:rsidRDefault="00A41C35" w:rsidP="001D0B6A">
      <w:pPr>
        <w:ind w:left="360"/>
        <w:rPr>
          <w:b/>
        </w:rPr>
      </w:pPr>
      <w:r w:rsidRPr="00A41C35">
        <w:rPr>
          <w:b/>
        </w:rPr>
        <w:t>DELETE</w:t>
      </w:r>
    </w:p>
    <w:p w14:paraId="45966EC0" w14:textId="5F763A4D" w:rsidR="00A41C35" w:rsidRDefault="00A41C35" w:rsidP="001D0B6A">
      <w:pPr>
        <w:ind w:left="360"/>
      </w:pPr>
      <w:r>
        <w:t xml:space="preserve">This request deletes the classes mentioned in the URL from the ontology. </w:t>
      </w:r>
    </w:p>
    <w:p w14:paraId="75312E3F" w14:textId="77777777" w:rsidR="00A41C35" w:rsidRDefault="00A41C35" w:rsidP="001D0B6A">
      <w:pPr>
        <w:ind w:left="360"/>
      </w:pPr>
      <w:r>
        <w:lastRenderedPageBreak/>
        <w:t>Request:</w:t>
      </w:r>
    </w:p>
    <w:p w14:paraId="7AC82BE2" w14:textId="77777777" w:rsidR="00A41C35" w:rsidRPr="00C2678C" w:rsidRDefault="00A41C35" w:rsidP="001D0B6A">
      <w:pPr>
        <w:ind w:left="360"/>
        <w:rPr>
          <w:i/>
        </w:rPr>
      </w:pPr>
      <w:r w:rsidRPr="00C2678C">
        <w:rPr>
          <w:i/>
        </w:rPr>
        <w:t>Resource</w:t>
      </w:r>
    </w:p>
    <w:p w14:paraId="6C4866D3" w14:textId="77777777" w:rsidR="00A41C35" w:rsidRDefault="00A41C35" w:rsidP="001D0B6A">
      <w:pPr>
        <w:ind w:left="360"/>
      </w:pPr>
      <w:r>
        <w:t>/classes/&lt;comma separated names of classes&gt;</w:t>
      </w:r>
    </w:p>
    <w:p w14:paraId="06549820" w14:textId="77777777" w:rsidR="001D0B6A" w:rsidRDefault="001D0B6A" w:rsidP="001D0B6A">
      <w:pPr>
        <w:ind w:left="360"/>
      </w:pPr>
    </w:p>
    <w:p w14:paraId="3E308F12" w14:textId="5B4631EE" w:rsidR="001C589D" w:rsidRDefault="003C6ECF" w:rsidP="00140A8A">
      <w:pPr>
        <w:ind w:left="180"/>
      </w:pPr>
      <w:r>
        <w:t>2) Sub</w:t>
      </w:r>
      <w:r w:rsidR="00543534">
        <w:t>-Classes</w:t>
      </w:r>
    </w:p>
    <w:p w14:paraId="57EBCB4F" w14:textId="45C1C498" w:rsidR="008D64BC" w:rsidRDefault="008D64BC" w:rsidP="00245283">
      <w:pPr>
        <w:tabs>
          <w:tab w:val="left" w:pos="540"/>
          <w:tab w:val="left" w:pos="630"/>
        </w:tabs>
        <w:ind w:left="360"/>
      </w:pPr>
      <w:r>
        <w:t>This service provides an interface to browse, add, update or delete any class from the requested ontology</w:t>
      </w:r>
      <w:r w:rsidR="000228DF">
        <w:t>. The client application sends a URL that has the ontology name and a lis</w:t>
      </w:r>
      <w:r w:rsidR="00A94E7D">
        <w:t>t of comma-delimited classes. The sub-classes of these comma-delimited classes are modified.</w:t>
      </w:r>
    </w:p>
    <w:p w14:paraId="5691E9C7" w14:textId="36C252B5" w:rsidR="008D64BC" w:rsidRDefault="008D64BC" w:rsidP="008D64BC">
      <w:pPr>
        <w:pStyle w:val="NoSpacing"/>
        <w:tabs>
          <w:tab w:val="left" w:pos="270"/>
        </w:tabs>
        <w:ind w:left="270"/>
      </w:pPr>
    </w:p>
    <w:p w14:paraId="52489F4F" w14:textId="77777777" w:rsidR="00543534" w:rsidRDefault="00543534" w:rsidP="00543534">
      <w:pPr>
        <w:pStyle w:val="NoSpacing"/>
        <w:ind w:left="720"/>
      </w:pPr>
    </w:p>
    <w:p w14:paraId="53A661FD" w14:textId="77777777" w:rsidR="00543534" w:rsidRDefault="00543534" w:rsidP="00245283">
      <w:pPr>
        <w:ind w:left="360"/>
        <w:rPr>
          <w:b/>
        </w:rPr>
      </w:pPr>
      <w:r w:rsidRPr="00C2678C">
        <w:rPr>
          <w:b/>
        </w:rPr>
        <w:t>GET</w:t>
      </w:r>
    </w:p>
    <w:p w14:paraId="3109F776" w14:textId="3B6ECA20" w:rsidR="00543534" w:rsidRPr="00C3388A" w:rsidRDefault="00543534" w:rsidP="00245283">
      <w:pPr>
        <w:tabs>
          <w:tab w:val="left" w:pos="360"/>
          <w:tab w:val="left" w:pos="450"/>
        </w:tabs>
        <w:ind w:left="360"/>
        <w:jc w:val="both"/>
      </w:pPr>
      <w:r>
        <w:t>This request</w:t>
      </w:r>
      <w:r w:rsidR="00B53003">
        <w:t xml:space="preserve"> retrieves sub-</w:t>
      </w:r>
      <w:r>
        <w:t>class</w:t>
      </w:r>
      <w:r w:rsidR="00B53003">
        <w:t>es of all the classes mentione</w:t>
      </w:r>
      <w:r w:rsidR="005436EA">
        <w:t xml:space="preserve">d in </w:t>
      </w:r>
      <w:r w:rsidR="00627385">
        <w:t>comma-delimited</w:t>
      </w:r>
      <w:r w:rsidR="00B53003">
        <w:t xml:space="preserve"> fashion in the URL.</w:t>
      </w:r>
      <w:r>
        <w:t xml:space="preserve"> </w:t>
      </w:r>
    </w:p>
    <w:p w14:paraId="66672775" w14:textId="77777777" w:rsidR="00543534" w:rsidRDefault="00543534" w:rsidP="00245283">
      <w:pPr>
        <w:tabs>
          <w:tab w:val="left" w:pos="360"/>
        </w:tabs>
        <w:ind w:left="360"/>
      </w:pPr>
      <w:r>
        <w:t>Request:</w:t>
      </w:r>
    </w:p>
    <w:p w14:paraId="1E61992F" w14:textId="77777777" w:rsidR="00543534" w:rsidRPr="00C2678C" w:rsidRDefault="00543534" w:rsidP="002847E1">
      <w:pPr>
        <w:ind w:left="360"/>
        <w:rPr>
          <w:i/>
        </w:rPr>
      </w:pPr>
      <w:r w:rsidRPr="00C2678C">
        <w:rPr>
          <w:i/>
        </w:rPr>
        <w:t>Resource</w:t>
      </w:r>
    </w:p>
    <w:p w14:paraId="213E6636" w14:textId="77777777" w:rsidR="00543534" w:rsidRDefault="00543534" w:rsidP="007E7595">
      <w:pPr>
        <w:ind w:left="360"/>
      </w:pPr>
      <w:r>
        <w:t>/classes/&lt;comma separated names of classes&gt;</w:t>
      </w:r>
    </w:p>
    <w:p w14:paraId="71E3D9B1" w14:textId="77777777" w:rsidR="00543534" w:rsidRDefault="00543534" w:rsidP="007E7595">
      <w:pPr>
        <w:tabs>
          <w:tab w:val="left" w:pos="360"/>
        </w:tabs>
        <w:ind w:left="360"/>
      </w:pPr>
      <w:r w:rsidRPr="00C2678C">
        <w:t>Response</w:t>
      </w:r>
      <w:r>
        <w:t>:</w:t>
      </w:r>
    </w:p>
    <w:p w14:paraId="4D233E5B" w14:textId="77777777" w:rsidR="00543534" w:rsidRPr="00C2678C" w:rsidRDefault="00543534" w:rsidP="004227CF">
      <w:pPr>
        <w:tabs>
          <w:tab w:val="left" w:pos="630"/>
        </w:tabs>
        <w:ind w:left="360"/>
        <w:rPr>
          <w:i/>
        </w:rPr>
      </w:pPr>
      <w:r w:rsidRPr="00C2678C">
        <w:rPr>
          <w:i/>
        </w:rPr>
        <w:t xml:space="preserve">Content Type: </w:t>
      </w:r>
    </w:p>
    <w:p w14:paraId="5C1C07FE" w14:textId="77777777" w:rsidR="00543534" w:rsidRDefault="00543534" w:rsidP="004227CF">
      <w:pPr>
        <w:tabs>
          <w:tab w:val="left" w:pos="630"/>
        </w:tabs>
        <w:ind w:left="360"/>
      </w:pPr>
      <w:r>
        <w:t>application/xml</w:t>
      </w:r>
    </w:p>
    <w:p w14:paraId="3A6B7A6F" w14:textId="77777777" w:rsidR="00543534" w:rsidRDefault="00543534" w:rsidP="004227CF">
      <w:pPr>
        <w:tabs>
          <w:tab w:val="left" w:pos="360"/>
        </w:tabs>
        <w:ind w:left="360"/>
      </w:pPr>
      <w:r w:rsidRPr="00C2678C">
        <w:rPr>
          <w:i/>
        </w:rPr>
        <w:t>Body</w:t>
      </w:r>
      <w:r>
        <w:t xml:space="preserve">: </w:t>
      </w:r>
    </w:p>
    <w:p w14:paraId="120AAC8A" w14:textId="41C4F730" w:rsidR="00B05993" w:rsidRDefault="00543534" w:rsidP="004227CF">
      <w:pPr>
        <w:tabs>
          <w:tab w:val="left" w:pos="630"/>
        </w:tabs>
        <w:ind w:left="360"/>
        <w:jc w:val="both"/>
      </w:pPr>
      <w:r>
        <w:t xml:space="preserve">For each class mentioned in the request </w:t>
      </w:r>
      <w:r w:rsidR="00B53003">
        <w:t>URL</w:t>
      </w:r>
      <w:r>
        <w:t xml:space="preserve"> a Class tag is returned. </w:t>
      </w:r>
      <w:r w:rsidR="00B53003">
        <w:t xml:space="preserve"> Each class tag has a list of SubClass tag enclosing all the sub-classes for this particular class. </w:t>
      </w:r>
      <w:r>
        <w:t>All the classes are enclosed in</w:t>
      </w:r>
      <w:r w:rsidR="0075266B">
        <w:t xml:space="preserve"> Classes tag.</w:t>
      </w:r>
      <w:r w:rsidR="00F14942">
        <w:t xml:space="preserve"> </w:t>
      </w:r>
    </w:p>
    <w:p w14:paraId="0C5BCD7A" w14:textId="77777777" w:rsidR="00BC6BEC" w:rsidRDefault="00BC6BEC" w:rsidP="004227CF">
      <w:pPr>
        <w:tabs>
          <w:tab w:val="left" w:pos="630"/>
        </w:tabs>
        <w:ind w:left="360"/>
        <w:jc w:val="both"/>
      </w:pPr>
    </w:p>
    <w:p w14:paraId="405EFD97"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lastRenderedPageBreak/>
        <w:t>&lt;Classes&gt;</w:t>
      </w:r>
    </w:p>
    <w:p w14:paraId="17336B0A" w14:textId="77777777" w:rsidR="005F3302" w:rsidRDefault="005F3302" w:rsidP="005F3302">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6" w:anchor="Class1" w:history="1">
        <w:r w:rsidRPr="00B42638">
          <w:rPr>
            <w:rStyle w:val="Hyperlink"/>
          </w:rPr>
          <w:t>http://../..#Class1</w:t>
        </w:r>
      </w:hyperlink>
      <w:r>
        <w:t>” /&gt;</w:t>
      </w:r>
    </w:p>
    <w:p w14:paraId="4737C32E" w14:textId="4225710F"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14795A0"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7243F3C3"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7"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33EB7B79" w14:textId="77777777" w:rsidR="005F3302" w:rsidRDefault="005F3302" w:rsidP="005F330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42660F3A" w14:textId="5A016A06" w:rsidR="005F3302"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6300D4"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rsidRPr="00A413D9">
        <w:t>&lt;/Classes&gt;</w:t>
      </w:r>
    </w:p>
    <w:p w14:paraId="5123C046" w14:textId="77777777" w:rsidR="005F3302" w:rsidRDefault="005F3302" w:rsidP="005F3302">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63940F8D" w14:textId="77777777" w:rsidR="005F3302" w:rsidRPr="00C2678C" w:rsidRDefault="005F3302" w:rsidP="005F330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2A1C823" w14:textId="77777777" w:rsidR="00E2194F" w:rsidRDefault="00E2194F" w:rsidP="00241D68">
      <w:pPr>
        <w:ind w:left="810"/>
        <w:rPr>
          <w:b/>
        </w:rPr>
      </w:pPr>
    </w:p>
    <w:p w14:paraId="24D54A3E" w14:textId="77777777" w:rsidR="007F321E" w:rsidRDefault="007F321E" w:rsidP="001F3F70">
      <w:pPr>
        <w:ind w:left="360"/>
      </w:pPr>
      <w:r>
        <w:t>Errors:</w:t>
      </w:r>
    </w:p>
    <w:p w14:paraId="258DF847" w14:textId="77777777" w:rsidR="007F321E" w:rsidRDefault="007F321E" w:rsidP="007F321E">
      <w:pPr>
        <w:pStyle w:val="ListParagraph"/>
        <w:numPr>
          <w:ilvl w:val="0"/>
          <w:numId w:val="7"/>
        </w:numPr>
      </w:pPr>
      <w:r>
        <w:t>Class does not exist -&gt; 404 “ no such class exist”</w:t>
      </w:r>
    </w:p>
    <w:p w14:paraId="527A87C5" w14:textId="77777777" w:rsidR="007F321E" w:rsidRDefault="007F321E" w:rsidP="007F321E">
      <w:pPr>
        <w:pStyle w:val="ListParagraph"/>
        <w:numPr>
          <w:ilvl w:val="0"/>
          <w:numId w:val="7"/>
        </w:numPr>
      </w:pPr>
      <w:r>
        <w:t>Ontology is not loaded -&gt; 404 “ requested ontology is not loaded”</w:t>
      </w:r>
    </w:p>
    <w:p w14:paraId="41B77173" w14:textId="77777777" w:rsidR="007F321E" w:rsidRDefault="007F321E" w:rsidP="007F321E">
      <w:pPr>
        <w:pStyle w:val="ListParagraph"/>
        <w:numPr>
          <w:ilvl w:val="0"/>
          <w:numId w:val="7"/>
        </w:numPr>
      </w:pPr>
      <w:r>
        <w:t>Any other delimiter used instead of comma -&gt; 400</w:t>
      </w:r>
    </w:p>
    <w:p w14:paraId="3B7223D4" w14:textId="77777777" w:rsidR="007F321E" w:rsidRDefault="007F321E" w:rsidP="007F321E">
      <w:pPr>
        <w:ind w:left="540" w:firstLine="270"/>
        <w:rPr>
          <w:b/>
        </w:rPr>
      </w:pPr>
    </w:p>
    <w:p w14:paraId="1267AF91" w14:textId="77777777" w:rsidR="00B746BE" w:rsidRDefault="00B746BE" w:rsidP="00C22386">
      <w:pPr>
        <w:tabs>
          <w:tab w:val="left" w:pos="360"/>
        </w:tabs>
        <w:ind w:left="360"/>
        <w:rPr>
          <w:b/>
        </w:rPr>
      </w:pPr>
      <w:r w:rsidRPr="00C2678C">
        <w:rPr>
          <w:b/>
        </w:rPr>
        <w:t>POST</w:t>
      </w:r>
    </w:p>
    <w:p w14:paraId="2EC70A85" w14:textId="139F8DE5" w:rsidR="00B746BE" w:rsidRPr="00C3388A" w:rsidRDefault="00B746BE" w:rsidP="00C22386">
      <w:pPr>
        <w:ind w:left="360"/>
        <w:jc w:val="both"/>
      </w:pPr>
      <w:r>
        <w:t>This request creates</w:t>
      </w:r>
      <w:r w:rsidR="00721268">
        <w:t xml:space="preserve"> sub-</w:t>
      </w:r>
      <w:r>
        <w:t xml:space="preserve">classes in the ontology mentioned in the request URL. </w:t>
      </w:r>
      <w:r w:rsidR="00721268">
        <w:t xml:space="preserve">The classes for which sub-classes are to be added are listed in comma-delimited fashion in the request URL. </w:t>
      </w:r>
    </w:p>
    <w:p w14:paraId="24EB56AD" w14:textId="77777777" w:rsidR="00B746BE" w:rsidRDefault="00B746BE" w:rsidP="00C35924">
      <w:pPr>
        <w:tabs>
          <w:tab w:val="left" w:pos="360"/>
        </w:tabs>
        <w:ind w:left="360"/>
      </w:pPr>
      <w:r>
        <w:t>Request:</w:t>
      </w:r>
    </w:p>
    <w:p w14:paraId="7368F3D3" w14:textId="77777777" w:rsidR="00B746BE" w:rsidRPr="00C2678C" w:rsidRDefault="00B746BE" w:rsidP="00C35924">
      <w:pPr>
        <w:ind w:left="360"/>
        <w:rPr>
          <w:i/>
        </w:rPr>
      </w:pPr>
      <w:r w:rsidRPr="00C2678C">
        <w:rPr>
          <w:i/>
        </w:rPr>
        <w:t>Resource</w:t>
      </w:r>
    </w:p>
    <w:p w14:paraId="1C5EE2B6" w14:textId="42ADBACE" w:rsidR="00B746BE" w:rsidRDefault="00880C57" w:rsidP="00C35924">
      <w:pPr>
        <w:tabs>
          <w:tab w:val="left" w:pos="360"/>
        </w:tabs>
        <w:ind w:left="360"/>
      </w:pPr>
      <w:r>
        <w:t>{ontologyName}/subC</w:t>
      </w:r>
      <w:r w:rsidR="00B746BE">
        <w:t>lasses</w:t>
      </w:r>
      <w:r>
        <w:t>Of</w:t>
      </w:r>
      <w:r w:rsidR="00B746BE">
        <w:t>/&lt;comma separated classes&gt;</w:t>
      </w:r>
    </w:p>
    <w:p w14:paraId="7F2C19BC" w14:textId="77777777" w:rsidR="00B746BE" w:rsidRPr="00C2678C" w:rsidRDefault="00B746BE" w:rsidP="00C35924">
      <w:pPr>
        <w:ind w:left="360"/>
        <w:rPr>
          <w:i/>
        </w:rPr>
      </w:pPr>
      <w:r w:rsidRPr="00C2678C">
        <w:rPr>
          <w:i/>
        </w:rPr>
        <w:t xml:space="preserve">Content Type: </w:t>
      </w:r>
    </w:p>
    <w:p w14:paraId="59E43549" w14:textId="77777777" w:rsidR="00B746BE" w:rsidRDefault="00B746BE" w:rsidP="00C35924">
      <w:pPr>
        <w:ind w:left="360"/>
      </w:pPr>
      <w:r>
        <w:t>application/xml</w:t>
      </w:r>
    </w:p>
    <w:p w14:paraId="22DD1241" w14:textId="77777777" w:rsidR="00B746BE" w:rsidRPr="00C2678C" w:rsidRDefault="00B746BE" w:rsidP="00591D61">
      <w:pPr>
        <w:ind w:left="360"/>
        <w:rPr>
          <w:i/>
        </w:rPr>
      </w:pPr>
      <w:r w:rsidRPr="00C2678C">
        <w:rPr>
          <w:i/>
        </w:rPr>
        <w:t>Body:</w:t>
      </w:r>
    </w:p>
    <w:p w14:paraId="16120E33" w14:textId="5366DEF3" w:rsidR="00B746BE" w:rsidRDefault="00B53003" w:rsidP="00591D61">
      <w:pPr>
        <w:ind w:left="360"/>
        <w:jc w:val="both"/>
      </w:pPr>
      <w:r>
        <w:t xml:space="preserve">Information for each sub-class that has to be created is provided as the request body in xml format as described below. For each class mentioned in the URL, a Class tag is required. </w:t>
      </w:r>
      <w:r>
        <w:lastRenderedPageBreak/>
        <w:t>Each class tag contains a list of SubClass tag. The SubClass tag describes the sub-class that has to be added to the ontology.</w:t>
      </w:r>
      <w:r w:rsidR="00CF0260">
        <w:t xml:space="preserve"> If the class mentioned in the SubClass tag is not present in the ontology, it will be added.</w:t>
      </w:r>
    </w:p>
    <w:p w14:paraId="4DB772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119F270E" w14:textId="77777777" w:rsidR="00B746BE" w:rsidRDefault="00B746BE" w:rsidP="00B746BE">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28" w:anchor="Class1" w:history="1">
        <w:r w:rsidRPr="00B42638">
          <w:rPr>
            <w:rStyle w:val="Hyperlink"/>
          </w:rPr>
          <w:t>http://../..#Class1</w:t>
        </w:r>
      </w:hyperlink>
      <w:r>
        <w:t>” /&gt;</w:t>
      </w:r>
    </w:p>
    <w:p w14:paraId="1EE4F271" w14:textId="6352CDB1" w:rsidR="00B746BE"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5031EAF"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53BCFC56"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Class name=”SuperClass1” uri=”</w:t>
      </w:r>
      <w:hyperlink r:id="rId29"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4294424"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25EEF490"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BA7C48D" w14:textId="77777777" w:rsidR="00B746BE" w:rsidRDefault="00B746BE" w:rsidP="00B746BE">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1E2C410C"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rsidRPr="00A413D9">
        <w:t>&lt;/Classes&gt;</w:t>
      </w:r>
    </w:p>
    <w:p w14:paraId="22C82B86" w14:textId="77777777" w:rsidR="00B746BE" w:rsidRDefault="00B746BE" w:rsidP="00B746BE">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743A7610" w14:textId="77777777" w:rsidR="00B746BE" w:rsidRPr="00C2678C" w:rsidRDefault="00B746BE" w:rsidP="00B746BE">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1D04179" w14:textId="77777777" w:rsidR="00B746BE" w:rsidRDefault="00B746BE" w:rsidP="00B746BE"/>
    <w:p w14:paraId="2D6C6399" w14:textId="77777777" w:rsidR="00B746BE" w:rsidRDefault="00B746BE" w:rsidP="00C45F05">
      <w:pPr>
        <w:ind w:left="360"/>
      </w:pPr>
      <w:r>
        <w:t>Errors:</w:t>
      </w:r>
    </w:p>
    <w:p w14:paraId="0C3F448E" w14:textId="77777777" w:rsidR="00717726" w:rsidRDefault="00717726" w:rsidP="00717726">
      <w:pPr>
        <w:pStyle w:val="ListParagraph"/>
        <w:numPr>
          <w:ilvl w:val="0"/>
          <w:numId w:val="7"/>
        </w:numPr>
      </w:pPr>
      <w:r>
        <w:t>Class does not exist -&gt; 404 “ no such class exist”</w:t>
      </w:r>
    </w:p>
    <w:p w14:paraId="7235B534" w14:textId="77777777" w:rsidR="00717726" w:rsidRDefault="00717726" w:rsidP="00717726">
      <w:pPr>
        <w:pStyle w:val="ListParagraph"/>
        <w:numPr>
          <w:ilvl w:val="0"/>
          <w:numId w:val="7"/>
        </w:numPr>
      </w:pPr>
      <w:r>
        <w:t>Ontology is not loaded -&gt; 404 “ requested ontology is not loaded”</w:t>
      </w:r>
    </w:p>
    <w:p w14:paraId="11757FE2" w14:textId="77777777" w:rsidR="00717726" w:rsidRDefault="00717726" w:rsidP="00717726">
      <w:pPr>
        <w:pStyle w:val="ListParagraph"/>
        <w:numPr>
          <w:ilvl w:val="0"/>
          <w:numId w:val="7"/>
        </w:numPr>
      </w:pPr>
      <w:r>
        <w:t>Any other delimiter used instead of comma -&gt; 400</w:t>
      </w:r>
    </w:p>
    <w:p w14:paraId="1F93E972" w14:textId="77777777" w:rsidR="000E6B8F" w:rsidRDefault="000E6B8F" w:rsidP="000E6B8F"/>
    <w:p w14:paraId="4F1F21A9" w14:textId="77777777" w:rsidR="00717726" w:rsidRDefault="00717726" w:rsidP="00717726">
      <w:pPr>
        <w:ind w:left="1260"/>
      </w:pPr>
    </w:p>
    <w:p w14:paraId="5D218828" w14:textId="77777777" w:rsidR="000E6B8F" w:rsidRDefault="000E6B8F" w:rsidP="00362578">
      <w:pPr>
        <w:ind w:left="360"/>
        <w:rPr>
          <w:b/>
        </w:rPr>
      </w:pPr>
      <w:r w:rsidRPr="005E1AA0">
        <w:rPr>
          <w:b/>
        </w:rPr>
        <w:t>PUT</w:t>
      </w:r>
    </w:p>
    <w:p w14:paraId="6A713F65" w14:textId="79BE7B5E" w:rsidR="000E6B8F" w:rsidRPr="00C3388A" w:rsidRDefault="000E6B8F" w:rsidP="00362578">
      <w:pPr>
        <w:ind w:left="360"/>
      </w:pPr>
      <w:r>
        <w:t xml:space="preserve">This requests, updates </w:t>
      </w:r>
      <w:r w:rsidR="00805A27">
        <w:t>sub-classes of each class mentioned</w:t>
      </w:r>
      <w:r>
        <w:t xml:space="preserve"> in the URL. Information for each </w:t>
      </w:r>
      <w:r w:rsidR="0039309B">
        <w:t>class that</w:t>
      </w:r>
      <w:r>
        <w:t xml:space="preserve"> has to be updated is passed as request body in xml format as described below.</w:t>
      </w:r>
    </w:p>
    <w:p w14:paraId="1599EFDE" w14:textId="77777777" w:rsidR="000E6B8F" w:rsidRDefault="000E6B8F" w:rsidP="00362578">
      <w:pPr>
        <w:tabs>
          <w:tab w:val="left" w:pos="360"/>
        </w:tabs>
        <w:ind w:left="360"/>
      </w:pPr>
      <w:r>
        <w:t>Request:</w:t>
      </w:r>
    </w:p>
    <w:p w14:paraId="4D93D9E2" w14:textId="77777777" w:rsidR="000E6B8F" w:rsidRPr="00C2678C" w:rsidRDefault="000E6B8F" w:rsidP="00362578">
      <w:pPr>
        <w:ind w:left="360"/>
        <w:rPr>
          <w:i/>
        </w:rPr>
      </w:pPr>
      <w:r w:rsidRPr="00C2678C">
        <w:rPr>
          <w:i/>
        </w:rPr>
        <w:t>Resource</w:t>
      </w:r>
    </w:p>
    <w:p w14:paraId="3C1AA2D2" w14:textId="604B79D0" w:rsidR="000E6B8F" w:rsidRDefault="000E6B8F" w:rsidP="00362578">
      <w:pPr>
        <w:ind w:left="360"/>
      </w:pPr>
      <w:r>
        <w:t>{ontologyName}/</w:t>
      </w:r>
      <w:r w:rsidR="00880C57">
        <w:t>subC</w:t>
      </w:r>
      <w:r>
        <w:t>lasses</w:t>
      </w:r>
      <w:r w:rsidR="00880C57">
        <w:t>Of</w:t>
      </w:r>
      <w:r>
        <w:t>/&lt;comma separated classes&gt;</w:t>
      </w:r>
    </w:p>
    <w:p w14:paraId="64E52575" w14:textId="77777777" w:rsidR="000E6B8F" w:rsidRPr="00C2678C" w:rsidRDefault="000E6B8F" w:rsidP="00362578">
      <w:pPr>
        <w:ind w:left="360"/>
        <w:rPr>
          <w:i/>
        </w:rPr>
      </w:pPr>
      <w:r w:rsidRPr="00C2678C">
        <w:rPr>
          <w:i/>
        </w:rPr>
        <w:t xml:space="preserve">Content Type: </w:t>
      </w:r>
    </w:p>
    <w:p w14:paraId="45DAEB2C" w14:textId="77777777" w:rsidR="000E6B8F" w:rsidRDefault="000E6B8F" w:rsidP="00362578">
      <w:pPr>
        <w:ind w:left="360"/>
      </w:pPr>
      <w:r>
        <w:t>application/xml</w:t>
      </w:r>
    </w:p>
    <w:p w14:paraId="7A7CBF83" w14:textId="77777777" w:rsidR="000E6B8F" w:rsidRPr="00C2678C" w:rsidRDefault="000E6B8F" w:rsidP="0050046B">
      <w:pPr>
        <w:ind w:left="360"/>
        <w:rPr>
          <w:i/>
        </w:rPr>
      </w:pPr>
      <w:r w:rsidRPr="00C2678C">
        <w:rPr>
          <w:i/>
        </w:rPr>
        <w:lastRenderedPageBreak/>
        <w:t>Body:</w:t>
      </w:r>
    </w:p>
    <w:p w14:paraId="49D90C0C" w14:textId="213E79EE" w:rsidR="00805A27" w:rsidRDefault="00805A27" w:rsidP="0050046B">
      <w:pPr>
        <w:ind w:left="36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w:t>
      </w:r>
      <w:r w:rsidR="00B03561">
        <w:t xml:space="preserve">b-class that has to be updated </w:t>
      </w:r>
      <w:r w:rsidR="0072041D">
        <w:t>and e</w:t>
      </w:r>
      <w:r>
        <w:t xml:space="preserve">ach SubClass tag contains </w:t>
      </w:r>
      <w:r w:rsidR="0072041D">
        <w:t xml:space="preserve">a </w:t>
      </w:r>
      <w:r>
        <w:t>Update tag</w:t>
      </w:r>
      <w:r w:rsidR="00E62BDD">
        <w:t xml:space="preserve"> mentioning the </w:t>
      </w:r>
      <w:r w:rsidR="0072041D">
        <w:t>sub-Class that has to be added</w:t>
      </w:r>
      <w:r w:rsidR="002C2FD0">
        <w:t xml:space="preserve"> as the sub-class. The U</w:t>
      </w:r>
      <w:r w:rsidR="00133A1D">
        <w:t>p</w:t>
      </w:r>
      <w:r w:rsidR="0072041D">
        <w:t>date tag should mention a class that is already present in the ontology, new class will not be created.</w:t>
      </w:r>
    </w:p>
    <w:p w14:paraId="12E3BCE0"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5D1A8C1"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0" w:anchor="Class1" w:history="1">
        <w:r w:rsidRPr="00B42638">
          <w:rPr>
            <w:rStyle w:val="Hyperlink"/>
          </w:rPr>
          <w:t>http://../..#Class1</w:t>
        </w:r>
      </w:hyperlink>
      <w:r>
        <w:t>” /&gt;</w:t>
      </w:r>
    </w:p>
    <w:p w14:paraId="1B18BECF" w14:textId="0144131A"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1F5CCFC3"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Classes&gt;</w:t>
      </w:r>
    </w:p>
    <w:p w14:paraId="469B2708"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Class name=”SuperClass1” uri=”</w:t>
      </w:r>
      <w:hyperlink r:id="rId31" w:anchor="SuperClass1" w:history="1">
        <w:r>
          <w:rPr>
            <w:rFonts w:ascii="Times New Roman" w:hAnsi="Times New Roman" w:cs="Times New Roman"/>
            <w:color w:val="0000FF"/>
            <w:szCs w:val="24"/>
            <w:u w:val="single" w:color="0000FF"/>
          </w:rPr>
          <w:t>http://../..#SuperClass1</w:t>
        </w:r>
      </w:hyperlink>
      <w:r>
        <w:rPr>
          <w:rFonts w:ascii="Times New Roman" w:hAnsi="Times New Roman" w:cs="Times New Roman"/>
          <w:szCs w:val="24"/>
        </w:rPr>
        <w:t>” /&gt;</w:t>
      </w:r>
    </w:p>
    <w:p w14:paraId="49354AC7"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2"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1C828B36" w14:textId="77777777" w:rsidR="000E6B8F"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lt;/SubClass&gt;} </w:t>
      </w:r>
      <w:r>
        <w:rPr>
          <w:rFonts w:ascii="Times New Roman" w:hAnsi="Times New Roman" w:cs="Times New Roman"/>
          <w:szCs w:val="24"/>
          <w:vertAlign w:val="superscript"/>
        </w:rPr>
        <w:t>n</w:t>
      </w:r>
    </w:p>
    <w:p w14:paraId="57236511"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SubClasses&gt;</w:t>
      </w:r>
    </w:p>
    <w:p w14:paraId="1C443F7B"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050F19E" w14:textId="77777777" w:rsidR="000E6B8F" w:rsidRDefault="000E6B8F" w:rsidP="000E6B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5C51F4D7"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rsidRPr="00A413D9">
        <w:t>&lt;/Classes&gt;</w:t>
      </w:r>
    </w:p>
    <w:p w14:paraId="4F2AD005" w14:textId="77777777" w:rsidR="000E6B8F" w:rsidRDefault="000E6B8F" w:rsidP="000E6B8F">
      <w:pPr>
        <w:pStyle w:val="NoSpacing"/>
        <w:pBdr>
          <w:top w:val="single" w:sz="4" w:space="1" w:color="auto"/>
          <w:left w:val="single" w:sz="4" w:space="4" w:color="auto"/>
          <w:bottom w:val="single" w:sz="4" w:space="1" w:color="auto"/>
          <w:right w:val="single" w:sz="4" w:space="4" w:color="auto"/>
        </w:pBdr>
      </w:pPr>
      <w:r>
        <w:t>m: Number of classes passed in the request URL.</w:t>
      </w:r>
    </w:p>
    <w:p w14:paraId="387B2995" w14:textId="77777777" w:rsidR="000E6B8F" w:rsidRPr="00C2678C" w:rsidRDefault="000E6B8F" w:rsidP="000E6B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7F703D5" w14:textId="77777777" w:rsidR="000E6B8F" w:rsidRDefault="000E6B8F" w:rsidP="000E6B8F"/>
    <w:p w14:paraId="7534B1B9" w14:textId="77777777" w:rsidR="00E45FAB" w:rsidRDefault="00E45FAB" w:rsidP="005171D0">
      <w:pPr>
        <w:ind w:left="360"/>
      </w:pPr>
      <w:r>
        <w:t>Errors:</w:t>
      </w:r>
    </w:p>
    <w:p w14:paraId="01930391" w14:textId="77777777" w:rsidR="00E45FAB" w:rsidRDefault="00E45FAB" w:rsidP="00E45FAB">
      <w:pPr>
        <w:pStyle w:val="ListParagraph"/>
        <w:numPr>
          <w:ilvl w:val="0"/>
          <w:numId w:val="7"/>
        </w:numPr>
      </w:pPr>
      <w:r>
        <w:t>Class does not exist -&gt; 404 “ no such class exist”</w:t>
      </w:r>
    </w:p>
    <w:p w14:paraId="608BF160" w14:textId="76C4AB8E" w:rsidR="00E45FAB" w:rsidRDefault="00E45FAB" w:rsidP="00E45FAB">
      <w:pPr>
        <w:pStyle w:val="ListParagraph"/>
        <w:numPr>
          <w:ilvl w:val="0"/>
          <w:numId w:val="7"/>
        </w:numPr>
      </w:pPr>
      <w:r>
        <w:t>Sub-Class does not exist -&gt; 404 “no such sub-class exist”</w:t>
      </w:r>
    </w:p>
    <w:p w14:paraId="7FFC80CD" w14:textId="77777777" w:rsidR="00E45FAB" w:rsidRDefault="00E45FAB" w:rsidP="00E45FAB">
      <w:pPr>
        <w:pStyle w:val="ListParagraph"/>
        <w:numPr>
          <w:ilvl w:val="0"/>
          <w:numId w:val="7"/>
        </w:numPr>
      </w:pPr>
      <w:r>
        <w:t>Ontology is not loaded -&gt; 404 “ requested ontology is not loaded”</w:t>
      </w:r>
    </w:p>
    <w:p w14:paraId="45A56586" w14:textId="18471AD5" w:rsidR="00E45FAB" w:rsidRDefault="00E45FAB" w:rsidP="000E6B8F">
      <w:pPr>
        <w:pStyle w:val="ListParagraph"/>
        <w:numPr>
          <w:ilvl w:val="0"/>
          <w:numId w:val="7"/>
        </w:numPr>
      </w:pPr>
      <w:r>
        <w:t>Any other delimiter used instead of comma -&gt; 400</w:t>
      </w:r>
    </w:p>
    <w:p w14:paraId="46175272" w14:textId="77777777" w:rsidR="0068591C" w:rsidRPr="005E1AA0" w:rsidRDefault="0068591C" w:rsidP="000E6B8F">
      <w:pPr>
        <w:rPr>
          <w:b/>
        </w:rPr>
      </w:pPr>
    </w:p>
    <w:p w14:paraId="5B4BFBAD" w14:textId="77777777" w:rsidR="000E6B8F" w:rsidRPr="00A41C35" w:rsidRDefault="000E6B8F" w:rsidP="0068591C">
      <w:pPr>
        <w:ind w:left="360"/>
        <w:rPr>
          <w:b/>
        </w:rPr>
      </w:pPr>
      <w:r w:rsidRPr="00A41C35">
        <w:rPr>
          <w:b/>
        </w:rPr>
        <w:t>DELETE</w:t>
      </w:r>
    </w:p>
    <w:p w14:paraId="0D03117D" w14:textId="65621AE5" w:rsidR="000E6B8F" w:rsidRDefault="00273465" w:rsidP="0068591C">
      <w:pPr>
        <w:ind w:left="360"/>
      </w:pPr>
      <w:r>
        <w:t>This request removes</w:t>
      </w:r>
      <w:r w:rsidR="000E6B8F">
        <w:t xml:space="preserve"> the </w:t>
      </w:r>
      <w:r>
        <w:t>sub-</w:t>
      </w:r>
      <w:r w:rsidR="000E6B8F">
        <w:t xml:space="preserve">classes </w:t>
      </w:r>
      <w:r w:rsidR="00E45A8F">
        <w:t xml:space="preserve">of the classes </w:t>
      </w:r>
      <w:r w:rsidR="000E6B8F">
        <w:t xml:space="preserve">mentioned in the URL from the ontology. </w:t>
      </w:r>
    </w:p>
    <w:p w14:paraId="7ADD168C" w14:textId="77777777" w:rsidR="0068591C" w:rsidRDefault="0068591C" w:rsidP="0068591C">
      <w:pPr>
        <w:ind w:left="360"/>
      </w:pPr>
    </w:p>
    <w:p w14:paraId="49C2A2A1" w14:textId="77777777" w:rsidR="000E6B8F" w:rsidRDefault="000E6B8F" w:rsidP="0068591C">
      <w:pPr>
        <w:ind w:left="360"/>
      </w:pPr>
      <w:r>
        <w:lastRenderedPageBreak/>
        <w:t>Request:</w:t>
      </w:r>
    </w:p>
    <w:p w14:paraId="4AE5D97F" w14:textId="77777777" w:rsidR="000E6B8F" w:rsidRPr="00C2678C" w:rsidRDefault="000E6B8F" w:rsidP="00D845C3">
      <w:pPr>
        <w:ind w:left="360"/>
        <w:rPr>
          <w:i/>
        </w:rPr>
      </w:pPr>
      <w:r w:rsidRPr="00C2678C">
        <w:rPr>
          <w:i/>
        </w:rPr>
        <w:t>Resource</w:t>
      </w:r>
    </w:p>
    <w:p w14:paraId="6ED5C343" w14:textId="5EC2452D" w:rsidR="000E6B8F" w:rsidRDefault="000E6B8F" w:rsidP="00D845C3">
      <w:pPr>
        <w:ind w:left="360"/>
      </w:pPr>
      <w:r>
        <w:t>/</w:t>
      </w:r>
      <w:r w:rsidR="00B67364">
        <w:t>subC</w:t>
      </w:r>
      <w:r>
        <w:t>lasses</w:t>
      </w:r>
      <w:r w:rsidR="00B67364">
        <w:t>Of</w:t>
      </w:r>
      <w:r>
        <w:t>/&lt;comma separated names of classes&gt;</w:t>
      </w:r>
    </w:p>
    <w:p w14:paraId="6851C6E2" w14:textId="77777777" w:rsidR="00717726" w:rsidRDefault="00717726" w:rsidP="00717726">
      <w:pPr>
        <w:pStyle w:val="ListParagraph"/>
        <w:ind w:left="1620"/>
      </w:pPr>
    </w:p>
    <w:p w14:paraId="7FAEA1E6" w14:textId="77777777" w:rsidR="00E45A8F" w:rsidRDefault="00E45A8F" w:rsidP="00717726">
      <w:pPr>
        <w:pStyle w:val="ListParagraph"/>
        <w:ind w:left="1620"/>
      </w:pPr>
    </w:p>
    <w:p w14:paraId="6985E52B" w14:textId="76088288" w:rsidR="00E45A8F" w:rsidRDefault="00E45A8F" w:rsidP="00E45A8F">
      <w:pPr>
        <w:pStyle w:val="ListParagraph"/>
        <w:numPr>
          <w:ilvl w:val="0"/>
          <w:numId w:val="2"/>
        </w:numPr>
      </w:pPr>
      <w:r>
        <w:t>Super-Classes</w:t>
      </w:r>
    </w:p>
    <w:p w14:paraId="01C044D9" w14:textId="77777777" w:rsidR="00E45A8F" w:rsidRDefault="00E45A8F" w:rsidP="00394C2B">
      <w:pPr>
        <w:ind w:left="360"/>
        <w:rPr>
          <w:b/>
        </w:rPr>
      </w:pPr>
      <w:r w:rsidRPr="00C2678C">
        <w:rPr>
          <w:b/>
        </w:rPr>
        <w:t>GET</w:t>
      </w:r>
    </w:p>
    <w:p w14:paraId="481DECAF" w14:textId="5B7DC989" w:rsidR="00E45A8F" w:rsidRPr="00C3388A" w:rsidRDefault="00E45A8F" w:rsidP="00394C2B">
      <w:pPr>
        <w:tabs>
          <w:tab w:val="left" w:pos="360"/>
        </w:tabs>
        <w:ind w:left="360"/>
        <w:jc w:val="both"/>
      </w:pPr>
      <w:r>
        <w:t>This request</w:t>
      </w:r>
      <w:r w:rsidR="006D222F">
        <w:t xml:space="preserve"> retrieves super</w:t>
      </w:r>
      <w:r>
        <w:t xml:space="preserve">-classes of all the classes mentioned in comma-delimited fashion in the URL. </w:t>
      </w:r>
    </w:p>
    <w:p w14:paraId="3F0DC3BA" w14:textId="77777777" w:rsidR="00E45A8F" w:rsidRDefault="00E45A8F" w:rsidP="001A7B4E">
      <w:pPr>
        <w:ind w:left="360"/>
      </w:pPr>
      <w:r>
        <w:t>Request:</w:t>
      </w:r>
    </w:p>
    <w:p w14:paraId="0E1A925C" w14:textId="77777777" w:rsidR="00E45A8F" w:rsidRPr="00C2678C" w:rsidRDefault="00E45A8F" w:rsidP="001A7B4E">
      <w:pPr>
        <w:ind w:left="360"/>
        <w:rPr>
          <w:i/>
        </w:rPr>
      </w:pPr>
      <w:r w:rsidRPr="00C2678C">
        <w:rPr>
          <w:i/>
        </w:rPr>
        <w:t>Resource</w:t>
      </w:r>
    </w:p>
    <w:p w14:paraId="2C6D9A75" w14:textId="2625E4C3" w:rsidR="00E45A8F" w:rsidRDefault="00E45A8F" w:rsidP="001A7B4E">
      <w:pPr>
        <w:ind w:left="360"/>
      </w:pPr>
      <w:r>
        <w:t>/</w:t>
      </w:r>
      <w:r w:rsidR="00C04C85">
        <w:t>superC</w:t>
      </w:r>
      <w:r w:rsidR="006D222F">
        <w:t>lassesOf</w:t>
      </w:r>
      <w:r>
        <w:t>/&lt;comma separated names of classes&gt;</w:t>
      </w:r>
    </w:p>
    <w:p w14:paraId="03CB357A" w14:textId="77777777" w:rsidR="00E45A8F" w:rsidRDefault="00E45A8F" w:rsidP="001A7B4E">
      <w:pPr>
        <w:ind w:left="450"/>
      </w:pPr>
      <w:r w:rsidRPr="00C2678C">
        <w:t>Response</w:t>
      </w:r>
      <w:r>
        <w:t>:</w:t>
      </w:r>
    </w:p>
    <w:p w14:paraId="25CF3AED" w14:textId="77777777" w:rsidR="00E45A8F" w:rsidRPr="00C2678C" w:rsidRDefault="00E45A8F" w:rsidP="001A7B4E">
      <w:pPr>
        <w:ind w:left="360"/>
        <w:rPr>
          <w:i/>
        </w:rPr>
      </w:pPr>
      <w:r w:rsidRPr="00C2678C">
        <w:rPr>
          <w:i/>
        </w:rPr>
        <w:t xml:space="preserve">Content Type: </w:t>
      </w:r>
    </w:p>
    <w:p w14:paraId="1A145304" w14:textId="77777777" w:rsidR="00E45A8F" w:rsidRDefault="00E45A8F" w:rsidP="001A7B4E">
      <w:pPr>
        <w:ind w:left="360"/>
      </w:pPr>
      <w:r>
        <w:t>application/xml</w:t>
      </w:r>
    </w:p>
    <w:p w14:paraId="18C18DC8" w14:textId="77777777" w:rsidR="00E45A8F" w:rsidRDefault="00E45A8F" w:rsidP="001A7B4E">
      <w:pPr>
        <w:ind w:left="360"/>
      </w:pPr>
      <w:r w:rsidRPr="00C2678C">
        <w:rPr>
          <w:i/>
        </w:rPr>
        <w:t>Body</w:t>
      </w:r>
      <w:r>
        <w:t xml:space="preserve">: </w:t>
      </w:r>
    </w:p>
    <w:p w14:paraId="5468F684" w14:textId="648506AA" w:rsidR="00E45A8F" w:rsidRDefault="00E45A8F" w:rsidP="001A7B4E">
      <w:pPr>
        <w:ind w:left="360"/>
        <w:jc w:val="both"/>
      </w:pPr>
      <w:r>
        <w:t xml:space="preserve">For each class mentioned in the request URL a Class tag is returned.  </w:t>
      </w:r>
      <w:r w:rsidR="006D222F">
        <w:t>Each class tag has a list of Super</w:t>
      </w:r>
      <w:r>
        <w:t>Cl</w:t>
      </w:r>
      <w:r w:rsidR="006D222F">
        <w:t>ass tag enclosing all the super</w:t>
      </w:r>
      <w:r>
        <w:t xml:space="preserve">-classes for this particular class. All the classes are enclosed in Classes tag. </w:t>
      </w:r>
    </w:p>
    <w:p w14:paraId="59C5FD05"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B888535"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3" w:anchor="Class1" w:history="1">
        <w:r w:rsidRPr="00B42638">
          <w:rPr>
            <w:rStyle w:val="Hyperlink"/>
          </w:rPr>
          <w:t>http://../..#Class1</w:t>
        </w:r>
      </w:hyperlink>
      <w:r>
        <w:t>” /&gt;</w:t>
      </w:r>
    </w:p>
    <w:p w14:paraId="5F6AF44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2B3B11" w14:textId="12D119D6"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0685AFC7" w14:textId="45CB6A89" w:rsidR="00E45A8F" w:rsidRDefault="006D222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4"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51B52C66" w14:textId="7C32375D"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6D222F">
        <w:rPr>
          <w:rFonts w:ascii="Times New Roman" w:hAnsi="Times New Roman" w:cs="Times New Roman"/>
          <w:szCs w:val="24"/>
        </w:rPr>
        <w:t>&lt;/Super</w:t>
      </w:r>
      <w:r>
        <w:rPr>
          <w:rFonts w:ascii="Times New Roman" w:hAnsi="Times New Roman" w:cs="Times New Roman"/>
          <w:szCs w:val="24"/>
        </w:rPr>
        <w:t>Classes&gt;</w:t>
      </w:r>
    </w:p>
    <w:p w14:paraId="2E752D5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Classes&gt;} </w:t>
      </w:r>
      <w:r w:rsidRPr="003A2FF0">
        <w:rPr>
          <w:rFonts w:ascii="Times New Roman" w:hAnsi="Times New Roman" w:cs="Times New Roman"/>
          <w:szCs w:val="24"/>
          <w:vertAlign w:val="superscript"/>
        </w:rPr>
        <w:t>m</w:t>
      </w:r>
    </w:p>
    <w:p w14:paraId="6059CFE7"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7089B49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lastRenderedPageBreak/>
        <w:t>m</w:t>
      </w:r>
      <w:r w:rsidRPr="00C3388A">
        <w:t xml:space="preserve"> </w:t>
      </w:r>
      <w:r>
        <w:t>Number of classes passed in the request URL.</w:t>
      </w:r>
    </w:p>
    <w:p w14:paraId="6DE13534"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73C308F1" w14:textId="77777777" w:rsidR="00E45A8F" w:rsidRDefault="00E45A8F" w:rsidP="00E45A8F">
      <w:pPr>
        <w:ind w:left="810"/>
        <w:rPr>
          <w:b/>
        </w:rPr>
      </w:pPr>
    </w:p>
    <w:p w14:paraId="1C3B0BE6" w14:textId="77777777" w:rsidR="00E45A8F" w:rsidRDefault="00E45A8F" w:rsidP="0097399D">
      <w:pPr>
        <w:ind w:left="360"/>
        <w:rPr>
          <w:b/>
        </w:rPr>
      </w:pPr>
      <w:r w:rsidRPr="00C2678C">
        <w:rPr>
          <w:b/>
        </w:rPr>
        <w:t>POST</w:t>
      </w:r>
    </w:p>
    <w:p w14:paraId="20444442" w14:textId="52B4B4C1" w:rsidR="00E45A8F" w:rsidRPr="00C3388A" w:rsidRDefault="00C5405A" w:rsidP="0097399D">
      <w:pPr>
        <w:ind w:left="360"/>
        <w:jc w:val="both"/>
      </w:pPr>
      <w:r>
        <w:t>This request creates super</w:t>
      </w:r>
      <w:r w:rsidR="00E45A8F">
        <w:t>-classes in the ontology mentioned in the reques</w:t>
      </w:r>
      <w:r>
        <w:t>t URL. The classes for which super</w:t>
      </w:r>
      <w:r w:rsidR="00E45A8F">
        <w:t xml:space="preserve">-classes are to be added are listed in comma-delimited fashion in the request URL. </w:t>
      </w:r>
    </w:p>
    <w:p w14:paraId="75FB5950" w14:textId="77777777" w:rsidR="00E45A8F" w:rsidRDefault="00E45A8F" w:rsidP="0097399D">
      <w:pPr>
        <w:ind w:left="360"/>
      </w:pPr>
      <w:r>
        <w:t>Request:</w:t>
      </w:r>
    </w:p>
    <w:p w14:paraId="469E3AE3" w14:textId="77777777" w:rsidR="00E45A8F" w:rsidRPr="00C2678C" w:rsidRDefault="00E45A8F" w:rsidP="0097399D">
      <w:pPr>
        <w:ind w:left="360"/>
        <w:rPr>
          <w:i/>
        </w:rPr>
      </w:pPr>
      <w:r w:rsidRPr="00C2678C">
        <w:rPr>
          <w:i/>
        </w:rPr>
        <w:t>Resource</w:t>
      </w:r>
    </w:p>
    <w:p w14:paraId="3F45F4CD" w14:textId="720AD805" w:rsidR="00E45A8F" w:rsidRDefault="00194CAF" w:rsidP="0097399D">
      <w:pPr>
        <w:ind w:left="360"/>
      </w:pPr>
      <w:r>
        <w:t>{ontologyName}/super</w:t>
      </w:r>
      <w:r w:rsidR="00E45A8F">
        <w:t>ClassesOf/&lt;comma separated classes&gt;</w:t>
      </w:r>
    </w:p>
    <w:p w14:paraId="79CD2A3F" w14:textId="77777777" w:rsidR="00E45A8F" w:rsidRPr="00C2678C" w:rsidRDefault="00E45A8F" w:rsidP="0097399D">
      <w:pPr>
        <w:ind w:left="360"/>
        <w:rPr>
          <w:i/>
        </w:rPr>
      </w:pPr>
      <w:r w:rsidRPr="00C2678C">
        <w:rPr>
          <w:i/>
        </w:rPr>
        <w:t xml:space="preserve">Content Type: </w:t>
      </w:r>
    </w:p>
    <w:p w14:paraId="4EDAA18E" w14:textId="77777777" w:rsidR="00E45A8F" w:rsidRDefault="00E45A8F" w:rsidP="0097399D">
      <w:pPr>
        <w:ind w:left="360"/>
      </w:pPr>
      <w:r>
        <w:t>application/xml</w:t>
      </w:r>
    </w:p>
    <w:p w14:paraId="3474A95E" w14:textId="77777777" w:rsidR="00E45A8F" w:rsidRPr="00C2678C" w:rsidRDefault="00E45A8F" w:rsidP="0097399D">
      <w:pPr>
        <w:ind w:left="360"/>
        <w:rPr>
          <w:i/>
        </w:rPr>
      </w:pPr>
      <w:r w:rsidRPr="00C2678C">
        <w:rPr>
          <w:i/>
        </w:rPr>
        <w:t>Body:</w:t>
      </w:r>
    </w:p>
    <w:p w14:paraId="7A923A62" w14:textId="423EE51F" w:rsidR="00E45A8F" w:rsidRDefault="00194CAF" w:rsidP="0097399D">
      <w:pPr>
        <w:ind w:left="360"/>
        <w:jc w:val="both"/>
      </w:pPr>
      <w:r>
        <w:t>Information for each super</w:t>
      </w:r>
      <w:r w:rsidR="00E45A8F">
        <w:t xml:space="preserve">-class that has to be created is provided as the request body in xml format as described below. For each class mentioned in the URL, a Class tag is required. Each </w:t>
      </w:r>
      <w:r>
        <w:t>class tag contains a list of SuperClass tag. The Super</w:t>
      </w:r>
      <w:r w:rsidR="00E45A8F">
        <w:t>Cla</w:t>
      </w:r>
      <w:r>
        <w:t>ss tag describes the super</w:t>
      </w:r>
      <w:r w:rsidR="00E45A8F">
        <w:t>-class that has to be added to the ontology. I</w:t>
      </w:r>
      <w:r>
        <w:t>f the class mentioned in the Super</w:t>
      </w:r>
      <w:r w:rsidR="00E45A8F">
        <w:t>Class tag is not present in the ontology, it will be added.</w:t>
      </w:r>
    </w:p>
    <w:p w14:paraId="56D6CD7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09963969"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5" w:anchor="Class1" w:history="1">
        <w:r w:rsidRPr="00B42638">
          <w:rPr>
            <w:rStyle w:val="Hyperlink"/>
          </w:rPr>
          <w:t>http://../..#Class1</w:t>
        </w:r>
      </w:hyperlink>
      <w:r>
        <w:t>” /&gt;</w:t>
      </w:r>
    </w:p>
    <w:p w14:paraId="6325346E"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5593E26" w14:textId="590BAC58"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6BB1F7A4" w14:textId="316FED16" w:rsidR="00E45A8F" w:rsidRDefault="00194CA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6"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xml:space="preserve">” /&gt;} </w:t>
      </w:r>
      <w:r w:rsidR="00E45A8F">
        <w:rPr>
          <w:rFonts w:ascii="Times New Roman" w:hAnsi="Times New Roman" w:cs="Times New Roman"/>
          <w:szCs w:val="24"/>
          <w:vertAlign w:val="superscript"/>
        </w:rPr>
        <w:t>n</w:t>
      </w:r>
    </w:p>
    <w:p w14:paraId="2576457E" w14:textId="17E72B25"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194CAF">
        <w:rPr>
          <w:rFonts w:ascii="Times New Roman" w:hAnsi="Times New Roman" w:cs="Times New Roman"/>
          <w:szCs w:val="24"/>
        </w:rPr>
        <w:t>&lt;/Super</w:t>
      </w:r>
      <w:r>
        <w:rPr>
          <w:rFonts w:ascii="Times New Roman" w:hAnsi="Times New Roman" w:cs="Times New Roman"/>
          <w:szCs w:val="24"/>
        </w:rPr>
        <w:t>Classes&gt;</w:t>
      </w:r>
    </w:p>
    <w:p w14:paraId="4554B070"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D01A555"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lt;/Classes&gt;} </w:t>
      </w:r>
      <w:r w:rsidRPr="003A2FF0">
        <w:rPr>
          <w:rFonts w:ascii="Times New Roman" w:hAnsi="Times New Roman" w:cs="Times New Roman"/>
          <w:szCs w:val="24"/>
          <w:vertAlign w:val="superscript"/>
        </w:rPr>
        <w:t>m</w:t>
      </w:r>
    </w:p>
    <w:p w14:paraId="23309642"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A01166E"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36C63322"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6CA46987" w14:textId="77777777" w:rsidR="00E45A8F" w:rsidRDefault="00E45A8F" w:rsidP="00E45A8F"/>
    <w:p w14:paraId="7A715980" w14:textId="77777777" w:rsidR="00E45A8F" w:rsidRDefault="00E45A8F" w:rsidP="00D35FE6">
      <w:pPr>
        <w:tabs>
          <w:tab w:val="left" w:pos="360"/>
        </w:tabs>
        <w:ind w:left="360"/>
      </w:pPr>
      <w:r>
        <w:lastRenderedPageBreak/>
        <w:t>Errors:</w:t>
      </w:r>
    </w:p>
    <w:p w14:paraId="69836E45" w14:textId="77777777" w:rsidR="00E45A8F" w:rsidRDefault="00E45A8F" w:rsidP="00E45A8F">
      <w:pPr>
        <w:pStyle w:val="ListParagraph"/>
        <w:numPr>
          <w:ilvl w:val="0"/>
          <w:numId w:val="7"/>
        </w:numPr>
      </w:pPr>
      <w:r>
        <w:t>Class does not exist -&gt; 404 “ no such class exist”</w:t>
      </w:r>
    </w:p>
    <w:p w14:paraId="722A471F" w14:textId="77777777" w:rsidR="00E45A8F" w:rsidRDefault="00E45A8F" w:rsidP="00E45A8F">
      <w:pPr>
        <w:pStyle w:val="ListParagraph"/>
        <w:numPr>
          <w:ilvl w:val="0"/>
          <w:numId w:val="7"/>
        </w:numPr>
      </w:pPr>
      <w:r>
        <w:t>Ontology is not loaded -&gt; 404 “ requested ontology is not loaded”</w:t>
      </w:r>
    </w:p>
    <w:p w14:paraId="5AF76C57" w14:textId="77777777" w:rsidR="00E45A8F" w:rsidRDefault="00E45A8F" w:rsidP="00E45A8F">
      <w:pPr>
        <w:pStyle w:val="ListParagraph"/>
        <w:numPr>
          <w:ilvl w:val="0"/>
          <w:numId w:val="7"/>
        </w:numPr>
      </w:pPr>
      <w:r>
        <w:t>Any other delimiter used instead of comma -&gt; 400</w:t>
      </w:r>
    </w:p>
    <w:p w14:paraId="61043E03" w14:textId="77777777" w:rsidR="00E45A8F" w:rsidRDefault="00E45A8F" w:rsidP="00E45A8F"/>
    <w:p w14:paraId="7ACBF551" w14:textId="77777777" w:rsidR="00E45A8F" w:rsidRDefault="00E45A8F" w:rsidP="00E45A8F">
      <w:pPr>
        <w:ind w:left="1260"/>
      </w:pPr>
    </w:p>
    <w:p w14:paraId="7D8F2AC5" w14:textId="77777777" w:rsidR="00E45A8F" w:rsidRDefault="00E45A8F" w:rsidP="00D35FE6">
      <w:pPr>
        <w:ind w:left="360"/>
        <w:rPr>
          <w:b/>
        </w:rPr>
      </w:pPr>
      <w:r w:rsidRPr="005E1AA0">
        <w:rPr>
          <w:b/>
        </w:rPr>
        <w:t>PUT</w:t>
      </w:r>
    </w:p>
    <w:p w14:paraId="7868BBA1" w14:textId="2BEDBEE7" w:rsidR="00E45A8F" w:rsidRPr="00C3388A" w:rsidRDefault="00E45A8F" w:rsidP="00D35FE6">
      <w:pPr>
        <w:tabs>
          <w:tab w:val="left" w:pos="900"/>
        </w:tabs>
        <w:ind w:left="360"/>
      </w:pPr>
      <w:r>
        <w:t xml:space="preserve">This requests, updates </w:t>
      </w:r>
      <w:r w:rsidR="00194CAF">
        <w:t>super</w:t>
      </w:r>
      <w:r>
        <w:t>-classes of each class mentioned in the URL. Information for each class that has to be updated is passed as request body in xml format as described below.</w:t>
      </w:r>
    </w:p>
    <w:p w14:paraId="64F2F743" w14:textId="77777777" w:rsidR="00E45A8F" w:rsidRDefault="00E45A8F" w:rsidP="00D35FE6">
      <w:pPr>
        <w:ind w:left="360"/>
      </w:pPr>
      <w:r>
        <w:t>Request:</w:t>
      </w:r>
    </w:p>
    <w:p w14:paraId="5804B535" w14:textId="77777777" w:rsidR="00E45A8F" w:rsidRPr="00C2678C" w:rsidRDefault="00E45A8F" w:rsidP="00D35FE6">
      <w:pPr>
        <w:tabs>
          <w:tab w:val="left" w:pos="540"/>
        </w:tabs>
        <w:ind w:left="360"/>
        <w:rPr>
          <w:i/>
        </w:rPr>
      </w:pPr>
      <w:r w:rsidRPr="00C2678C">
        <w:rPr>
          <w:i/>
        </w:rPr>
        <w:t>Resource</w:t>
      </w:r>
    </w:p>
    <w:p w14:paraId="47A8935C" w14:textId="466EB319" w:rsidR="00E45A8F" w:rsidRDefault="00311F45" w:rsidP="00D35FE6">
      <w:pPr>
        <w:ind w:left="360"/>
      </w:pPr>
      <w:r>
        <w:t>{ontologyName}/super</w:t>
      </w:r>
      <w:r w:rsidR="00E45A8F">
        <w:t>ClassesOf/&lt;comma separated classes&gt;</w:t>
      </w:r>
    </w:p>
    <w:p w14:paraId="292A19D9" w14:textId="77777777" w:rsidR="00E45A8F" w:rsidRPr="00C2678C" w:rsidRDefault="00E45A8F" w:rsidP="00D35FE6">
      <w:pPr>
        <w:ind w:left="360"/>
        <w:rPr>
          <w:i/>
        </w:rPr>
      </w:pPr>
      <w:r w:rsidRPr="00C2678C">
        <w:rPr>
          <w:i/>
        </w:rPr>
        <w:t xml:space="preserve">Content Type: </w:t>
      </w:r>
    </w:p>
    <w:p w14:paraId="4F2E631C" w14:textId="77777777" w:rsidR="00E45A8F" w:rsidRDefault="00E45A8F" w:rsidP="00D35FE6">
      <w:pPr>
        <w:ind w:left="360"/>
      </w:pPr>
      <w:r>
        <w:t>application/xml</w:t>
      </w:r>
    </w:p>
    <w:p w14:paraId="419D1BBD" w14:textId="77777777" w:rsidR="00E45A8F" w:rsidRPr="00C2678C" w:rsidRDefault="00E45A8F" w:rsidP="00D35FE6">
      <w:pPr>
        <w:ind w:left="360"/>
        <w:rPr>
          <w:i/>
        </w:rPr>
      </w:pPr>
      <w:r w:rsidRPr="00C2678C">
        <w:rPr>
          <w:i/>
        </w:rPr>
        <w:t>Body:</w:t>
      </w:r>
    </w:p>
    <w:p w14:paraId="433DF116" w14:textId="26141FF2" w:rsidR="00E45A8F" w:rsidRDefault="00E45A8F" w:rsidP="00D35FE6">
      <w:pPr>
        <w:tabs>
          <w:tab w:val="left" w:pos="360"/>
        </w:tabs>
        <w:ind w:left="360"/>
        <w:jc w:val="both"/>
      </w:pPr>
      <w:r>
        <w:t>Information for each sub-class that has to be updated is provided as the response body in xml format as described below. For each class mentioned in the URL, a Class tag is required. Each class tag contains a list of SubClass tag. The SubClass tag describes the sub-class that has to be updated and each SubClass tag contains a</w:t>
      </w:r>
      <w:r w:rsidR="00E044A6">
        <w:t>n</w:t>
      </w:r>
      <w:r>
        <w:t xml:space="preserve"> Upd</w:t>
      </w:r>
      <w:r w:rsidR="00E044A6">
        <w:t>ate tag mentioning the super-class</w:t>
      </w:r>
      <w:r w:rsidR="004F0068">
        <w:t xml:space="preserve"> that has to be added as the super</w:t>
      </w:r>
      <w:r>
        <w:t>-class. The Update tag should mention a class that is already present in the ontology, new class will not be created.</w:t>
      </w:r>
    </w:p>
    <w:p w14:paraId="3A56A12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28710593"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vertAlign w:val="superscript"/>
        </w:rPr>
      </w:pPr>
      <w:r>
        <w:tab/>
      </w:r>
      <w:r w:rsidRPr="00904B07">
        <w:t xml:space="preserve">{&lt;Class name="Class1" uri= </w:t>
      </w:r>
      <w:hyperlink r:id="rId37" w:anchor="Class1" w:history="1">
        <w:r w:rsidRPr="00B42638">
          <w:rPr>
            <w:rStyle w:val="Hyperlink"/>
          </w:rPr>
          <w:t>http://../..#Class1</w:t>
        </w:r>
      </w:hyperlink>
      <w:r>
        <w:t>” /&gt;</w:t>
      </w:r>
    </w:p>
    <w:p w14:paraId="12EF98EB"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0CCA31E9" w14:textId="7BF2A5BB"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per</w:t>
      </w:r>
      <w:r w:rsidR="00E45A8F">
        <w:rPr>
          <w:rFonts w:ascii="Times New Roman" w:hAnsi="Times New Roman" w:cs="Times New Roman"/>
          <w:szCs w:val="24"/>
        </w:rPr>
        <w:t>Classes&gt;</w:t>
      </w:r>
    </w:p>
    <w:p w14:paraId="43E97682" w14:textId="1D186F28"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lastRenderedPageBreak/>
        <w:tab/>
      </w:r>
      <w:r>
        <w:rPr>
          <w:rFonts w:ascii="Times New Roman" w:hAnsi="Times New Roman" w:cs="Times New Roman"/>
          <w:szCs w:val="24"/>
        </w:rPr>
        <w:tab/>
        <w:t>{&lt;Super</w:t>
      </w:r>
      <w:r w:rsidR="00E45A8F">
        <w:rPr>
          <w:rFonts w:ascii="Times New Roman" w:hAnsi="Times New Roman" w:cs="Times New Roman"/>
          <w:szCs w:val="24"/>
        </w:rPr>
        <w:t>Class name=”SuperClass1” uri=”</w:t>
      </w:r>
      <w:hyperlink r:id="rId38" w:anchor="SuperClass1" w:history="1">
        <w:r w:rsidR="00E45A8F">
          <w:rPr>
            <w:rFonts w:ascii="Times New Roman" w:hAnsi="Times New Roman" w:cs="Times New Roman"/>
            <w:color w:val="0000FF"/>
            <w:szCs w:val="24"/>
            <w:u w:val="single" w:color="0000FF"/>
          </w:rPr>
          <w:t>http://../..#SuperClass1</w:t>
        </w:r>
      </w:hyperlink>
      <w:r w:rsidR="00E45A8F">
        <w:rPr>
          <w:rFonts w:ascii="Times New Roman" w:hAnsi="Times New Roman" w:cs="Times New Roman"/>
          <w:szCs w:val="24"/>
        </w:rPr>
        <w:t>” /&gt;</w:t>
      </w:r>
    </w:p>
    <w:p w14:paraId="6E744246" w14:textId="77777777"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39"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7D1F6A97" w14:textId="6F1A5935" w:rsidR="00E45A8F"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11F45">
        <w:rPr>
          <w:rFonts w:ascii="Times New Roman" w:hAnsi="Times New Roman" w:cs="Times New Roman"/>
          <w:szCs w:val="24"/>
        </w:rPr>
        <w:t xml:space="preserve">                           &lt;/Super</w:t>
      </w:r>
      <w:r>
        <w:rPr>
          <w:rFonts w:ascii="Times New Roman" w:hAnsi="Times New Roman" w:cs="Times New Roman"/>
          <w:szCs w:val="24"/>
        </w:rPr>
        <w:t xml:space="preserve">Class&gt;} </w:t>
      </w:r>
      <w:r>
        <w:rPr>
          <w:rFonts w:ascii="Times New Roman" w:hAnsi="Times New Roman" w:cs="Times New Roman"/>
          <w:szCs w:val="24"/>
          <w:vertAlign w:val="superscript"/>
        </w:rPr>
        <w:t>n</w:t>
      </w:r>
    </w:p>
    <w:p w14:paraId="39492A1A" w14:textId="23C5299A"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11F45">
        <w:rPr>
          <w:rFonts w:ascii="Times New Roman" w:hAnsi="Times New Roman" w:cs="Times New Roman"/>
          <w:szCs w:val="24"/>
        </w:rPr>
        <w:t>&lt;/Super</w:t>
      </w:r>
      <w:r>
        <w:rPr>
          <w:rFonts w:ascii="Times New Roman" w:hAnsi="Times New Roman" w:cs="Times New Roman"/>
          <w:szCs w:val="24"/>
        </w:rPr>
        <w:t>Classes&gt;</w:t>
      </w:r>
    </w:p>
    <w:p w14:paraId="46E0FC0A" w14:textId="77777777" w:rsidR="00E45A8F" w:rsidRDefault="00E45A8F"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031E83F" w14:textId="03B291A9" w:rsidR="00E45A8F" w:rsidRDefault="00311F45" w:rsidP="00E45A8F">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Class</w:t>
      </w:r>
      <w:r w:rsidR="00E45A8F">
        <w:rPr>
          <w:rFonts w:ascii="Times New Roman" w:hAnsi="Times New Roman" w:cs="Times New Roman"/>
          <w:szCs w:val="24"/>
        </w:rPr>
        <w:t xml:space="preserve">&gt;} </w:t>
      </w:r>
      <w:r w:rsidR="00E45A8F" w:rsidRPr="003A2FF0">
        <w:rPr>
          <w:rFonts w:ascii="Times New Roman" w:hAnsi="Times New Roman" w:cs="Times New Roman"/>
          <w:szCs w:val="24"/>
          <w:vertAlign w:val="superscript"/>
        </w:rPr>
        <w:t>m</w:t>
      </w:r>
    </w:p>
    <w:p w14:paraId="55A77FD8"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rsidRPr="00A413D9">
        <w:t>&lt;/Classes&gt;</w:t>
      </w:r>
    </w:p>
    <w:p w14:paraId="15E05BD6" w14:textId="77777777" w:rsidR="00E45A8F" w:rsidRDefault="00E45A8F" w:rsidP="00E45A8F">
      <w:pPr>
        <w:pStyle w:val="NoSpacing"/>
        <w:pBdr>
          <w:top w:val="single" w:sz="4" w:space="1" w:color="auto"/>
          <w:left w:val="single" w:sz="4" w:space="4" w:color="auto"/>
          <w:bottom w:val="single" w:sz="4" w:space="1" w:color="auto"/>
          <w:right w:val="single" w:sz="4" w:space="4" w:color="auto"/>
        </w:pBdr>
      </w:pPr>
      <w:r>
        <w:t>m: Number of classes passed in the request URL.</w:t>
      </w:r>
    </w:p>
    <w:p w14:paraId="5B2FD677" w14:textId="77777777" w:rsidR="00E45A8F" w:rsidRPr="00C2678C" w:rsidRDefault="00E45A8F" w:rsidP="00E45A8F">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55437623" w14:textId="77777777" w:rsidR="00E45A8F" w:rsidRDefault="00E45A8F" w:rsidP="00E45A8F"/>
    <w:p w14:paraId="1817ED91" w14:textId="77777777" w:rsidR="00E45A8F" w:rsidRDefault="00E45A8F" w:rsidP="00E766DD">
      <w:pPr>
        <w:ind w:left="360"/>
      </w:pPr>
      <w:r>
        <w:t>Errors:</w:t>
      </w:r>
    </w:p>
    <w:p w14:paraId="690186C6" w14:textId="77777777" w:rsidR="00E45A8F" w:rsidRDefault="00E45A8F" w:rsidP="001A1602">
      <w:pPr>
        <w:pStyle w:val="ListParagraph"/>
        <w:numPr>
          <w:ilvl w:val="0"/>
          <w:numId w:val="7"/>
        </w:numPr>
        <w:ind w:left="1530" w:hanging="270"/>
      </w:pPr>
      <w:r>
        <w:t>Class does not exist -&gt; 404 “ no such class exist”</w:t>
      </w:r>
    </w:p>
    <w:p w14:paraId="7A9C557C" w14:textId="387AEAA8" w:rsidR="00E45A8F" w:rsidRDefault="00A5137B" w:rsidP="00E45A8F">
      <w:pPr>
        <w:pStyle w:val="ListParagraph"/>
        <w:numPr>
          <w:ilvl w:val="0"/>
          <w:numId w:val="7"/>
        </w:numPr>
      </w:pPr>
      <w:r>
        <w:t>Super</w:t>
      </w:r>
      <w:r w:rsidR="00E45A8F">
        <w:t>-Class do</w:t>
      </w:r>
      <w:r>
        <w:t>es not exist -&gt; 404 “no such super</w:t>
      </w:r>
      <w:r w:rsidR="00E45A8F">
        <w:t>-class exist”</w:t>
      </w:r>
    </w:p>
    <w:p w14:paraId="5A88640A" w14:textId="77777777" w:rsidR="00E45A8F" w:rsidRDefault="00E45A8F" w:rsidP="00E45A8F">
      <w:pPr>
        <w:pStyle w:val="ListParagraph"/>
        <w:numPr>
          <w:ilvl w:val="0"/>
          <w:numId w:val="7"/>
        </w:numPr>
      </w:pPr>
      <w:r>
        <w:t>Ontology is not loaded -&gt; 404 “ requested ontology is not loaded”</w:t>
      </w:r>
    </w:p>
    <w:p w14:paraId="3D72C659" w14:textId="77777777" w:rsidR="00E45A8F" w:rsidRDefault="00E45A8F" w:rsidP="00E45A8F">
      <w:pPr>
        <w:pStyle w:val="ListParagraph"/>
        <w:numPr>
          <w:ilvl w:val="0"/>
          <w:numId w:val="7"/>
        </w:numPr>
      </w:pPr>
      <w:r>
        <w:t>Any other delimiter used instead of comma -&gt; 400</w:t>
      </w:r>
    </w:p>
    <w:p w14:paraId="773021B1" w14:textId="77777777" w:rsidR="00E45A8F" w:rsidRDefault="00E45A8F" w:rsidP="00E45A8F"/>
    <w:p w14:paraId="0C896995" w14:textId="77777777" w:rsidR="00E45A8F" w:rsidRPr="005E1AA0" w:rsidRDefault="00E45A8F" w:rsidP="00E45A8F">
      <w:pPr>
        <w:rPr>
          <w:b/>
        </w:rPr>
      </w:pPr>
    </w:p>
    <w:p w14:paraId="0EA42A5C" w14:textId="77777777" w:rsidR="00E45A8F" w:rsidRPr="00A41C35" w:rsidRDefault="00E45A8F" w:rsidP="00D477B5">
      <w:pPr>
        <w:ind w:left="360"/>
        <w:rPr>
          <w:b/>
        </w:rPr>
      </w:pPr>
      <w:r w:rsidRPr="00A41C35">
        <w:rPr>
          <w:b/>
        </w:rPr>
        <w:t>DELETE</w:t>
      </w:r>
    </w:p>
    <w:p w14:paraId="4AF9CBDC" w14:textId="1C13757C" w:rsidR="00E45A8F" w:rsidRDefault="0086536B" w:rsidP="00D477B5">
      <w:pPr>
        <w:ind w:left="360"/>
      </w:pPr>
      <w:r>
        <w:t>This request removes the super</w:t>
      </w:r>
      <w:r w:rsidR="00E45A8F">
        <w:t xml:space="preserve">-classes of the classes mentioned in the URL from the ontology. </w:t>
      </w:r>
    </w:p>
    <w:p w14:paraId="6C0E98DA" w14:textId="77777777" w:rsidR="00E45A8F" w:rsidRDefault="00E45A8F" w:rsidP="00D477B5">
      <w:pPr>
        <w:ind w:left="360"/>
      </w:pPr>
      <w:r>
        <w:t>Request:</w:t>
      </w:r>
    </w:p>
    <w:p w14:paraId="070ACC8C" w14:textId="77777777" w:rsidR="00E45A8F" w:rsidRPr="00C2678C" w:rsidRDefault="00E45A8F" w:rsidP="00D477B5">
      <w:pPr>
        <w:ind w:left="360"/>
        <w:rPr>
          <w:i/>
        </w:rPr>
      </w:pPr>
      <w:r w:rsidRPr="00C2678C">
        <w:rPr>
          <w:i/>
        </w:rPr>
        <w:t>Resource</w:t>
      </w:r>
    </w:p>
    <w:p w14:paraId="4455D952" w14:textId="12D8A3E0" w:rsidR="00E45A8F" w:rsidRDefault="00E45A8F" w:rsidP="00D477B5">
      <w:pPr>
        <w:ind w:left="360"/>
      </w:pPr>
      <w:r>
        <w:t>/</w:t>
      </w:r>
      <w:r w:rsidR="0086536B">
        <w:t>super</w:t>
      </w:r>
      <w:r w:rsidR="00C04C85">
        <w:t>C</w:t>
      </w:r>
      <w:r>
        <w:t>lasses</w:t>
      </w:r>
      <w:r w:rsidR="00C04C85">
        <w:t>Of</w:t>
      </w:r>
      <w:r>
        <w:t>/&lt;comma separated names of classes&gt;</w:t>
      </w:r>
    </w:p>
    <w:p w14:paraId="318ED6DC" w14:textId="77777777" w:rsidR="0086536B" w:rsidRDefault="0086536B" w:rsidP="00E45A8F">
      <w:pPr>
        <w:ind w:left="540"/>
      </w:pPr>
    </w:p>
    <w:p w14:paraId="4FD59455" w14:textId="07E99F50" w:rsidR="0086536B" w:rsidRDefault="0086536B" w:rsidP="0086536B">
      <w:pPr>
        <w:ind w:left="180"/>
      </w:pPr>
      <w:r>
        <w:t>4) Properties</w:t>
      </w:r>
    </w:p>
    <w:p w14:paraId="28B95342" w14:textId="3D7DA63E" w:rsidR="000322CD" w:rsidRDefault="000322CD" w:rsidP="00A672DD">
      <w:pPr>
        <w:tabs>
          <w:tab w:val="left" w:pos="360"/>
          <w:tab w:val="left" w:pos="630"/>
        </w:tabs>
        <w:ind w:left="360"/>
      </w:pPr>
      <w:r>
        <w:t>This service provides an interface to browse, add, update or delete any property from the requested ontology</w:t>
      </w:r>
    </w:p>
    <w:p w14:paraId="68BBD993" w14:textId="77777777" w:rsidR="000322CD" w:rsidRDefault="000322CD" w:rsidP="000322CD">
      <w:pPr>
        <w:pStyle w:val="NoSpacing"/>
        <w:tabs>
          <w:tab w:val="left" w:pos="270"/>
        </w:tabs>
        <w:ind w:left="270"/>
      </w:pPr>
    </w:p>
    <w:p w14:paraId="0996CB00" w14:textId="77777777" w:rsidR="000322CD" w:rsidRDefault="000322CD" w:rsidP="000322CD">
      <w:pPr>
        <w:pStyle w:val="NoSpacing"/>
        <w:ind w:left="720"/>
      </w:pPr>
    </w:p>
    <w:p w14:paraId="78F6765E" w14:textId="77777777" w:rsidR="000322CD" w:rsidRDefault="000322CD" w:rsidP="00111CB1">
      <w:pPr>
        <w:ind w:left="360"/>
        <w:rPr>
          <w:b/>
        </w:rPr>
      </w:pPr>
      <w:r w:rsidRPr="00C2678C">
        <w:rPr>
          <w:b/>
        </w:rPr>
        <w:t>GET</w:t>
      </w:r>
    </w:p>
    <w:p w14:paraId="2227FD45" w14:textId="5DB480E4" w:rsidR="000322CD" w:rsidRPr="00C3388A" w:rsidRDefault="000322CD" w:rsidP="00430CBC">
      <w:pPr>
        <w:tabs>
          <w:tab w:val="left" w:pos="360"/>
        </w:tabs>
        <w:ind w:left="360"/>
        <w:jc w:val="both"/>
      </w:pPr>
      <w:r>
        <w:t>Th</w:t>
      </w:r>
      <w:r w:rsidR="0000155F">
        <w:t>is request retrieves properties</w:t>
      </w:r>
      <w:r>
        <w:t xml:space="preserve"> of all the classes mentioned in comma-delimited fashion in the URL. </w:t>
      </w:r>
    </w:p>
    <w:p w14:paraId="732C0320" w14:textId="77777777" w:rsidR="000322CD" w:rsidRDefault="000322CD" w:rsidP="00430CBC">
      <w:pPr>
        <w:tabs>
          <w:tab w:val="left" w:pos="450"/>
          <w:tab w:val="left" w:pos="540"/>
        </w:tabs>
        <w:ind w:left="360"/>
      </w:pPr>
      <w:r>
        <w:t>Request:</w:t>
      </w:r>
    </w:p>
    <w:p w14:paraId="7A80D244" w14:textId="77777777" w:rsidR="000322CD" w:rsidRPr="00C2678C" w:rsidRDefault="000322CD" w:rsidP="00430CBC">
      <w:pPr>
        <w:ind w:left="360"/>
        <w:rPr>
          <w:i/>
        </w:rPr>
      </w:pPr>
      <w:r w:rsidRPr="00C2678C">
        <w:rPr>
          <w:i/>
        </w:rPr>
        <w:t>Resource</w:t>
      </w:r>
    </w:p>
    <w:p w14:paraId="3B0F6D6B" w14:textId="0E18F158" w:rsidR="000322CD" w:rsidRDefault="000D6363" w:rsidP="00CE5276">
      <w:pPr>
        <w:ind w:left="360"/>
      </w:pPr>
      <w:r>
        <w:t>/properties/&lt;comma separated names of properties</w:t>
      </w:r>
      <w:r w:rsidR="000322CD">
        <w:t>&gt;</w:t>
      </w:r>
    </w:p>
    <w:p w14:paraId="59E57F4E" w14:textId="77777777" w:rsidR="000322CD" w:rsidRDefault="000322CD" w:rsidP="00CE5276">
      <w:pPr>
        <w:ind w:left="360"/>
      </w:pPr>
      <w:r w:rsidRPr="00C2678C">
        <w:t>Response</w:t>
      </w:r>
      <w:r>
        <w:t>:</w:t>
      </w:r>
    </w:p>
    <w:p w14:paraId="5451C095" w14:textId="77777777" w:rsidR="000322CD" w:rsidRPr="00C2678C" w:rsidRDefault="000322CD" w:rsidP="00CE5276">
      <w:pPr>
        <w:tabs>
          <w:tab w:val="left" w:pos="630"/>
        </w:tabs>
        <w:ind w:left="360"/>
        <w:rPr>
          <w:i/>
        </w:rPr>
      </w:pPr>
      <w:r w:rsidRPr="00C2678C">
        <w:rPr>
          <w:i/>
        </w:rPr>
        <w:t xml:space="preserve">Content Type: </w:t>
      </w:r>
    </w:p>
    <w:p w14:paraId="5F55E786" w14:textId="77777777" w:rsidR="000322CD" w:rsidRDefault="000322CD" w:rsidP="00CE5276">
      <w:pPr>
        <w:tabs>
          <w:tab w:val="left" w:pos="630"/>
        </w:tabs>
        <w:ind w:left="360"/>
      </w:pPr>
      <w:r>
        <w:t>application/xml</w:t>
      </w:r>
    </w:p>
    <w:p w14:paraId="7D9FDFE2" w14:textId="77777777" w:rsidR="000322CD" w:rsidRDefault="000322CD" w:rsidP="00CE5276">
      <w:pPr>
        <w:tabs>
          <w:tab w:val="left" w:pos="360"/>
        </w:tabs>
        <w:ind w:left="360"/>
      </w:pPr>
      <w:r w:rsidRPr="00C2678C">
        <w:rPr>
          <w:i/>
        </w:rPr>
        <w:t>Body</w:t>
      </w:r>
      <w:r>
        <w:t xml:space="preserve">: </w:t>
      </w:r>
    </w:p>
    <w:p w14:paraId="795CE9FE" w14:textId="4F512CF7" w:rsidR="000322CD" w:rsidRDefault="00EE5CC1" w:rsidP="00CE5276">
      <w:pPr>
        <w:tabs>
          <w:tab w:val="left" w:pos="630"/>
        </w:tabs>
        <w:ind w:left="360"/>
        <w:jc w:val="both"/>
      </w:pPr>
      <w:r>
        <w:t>For each property</w:t>
      </w:r>
      <w:r w:rsidR="000322CD">
        <w:t xml:space="preserve"> mentioned in the request URL</w:t>
      </w:r>
      <w:r w:rsidR="00F8347C">
        <w:t>, its declaring classes, its domains and ranges are returned in a XML format described below.</w:t>
      </w:r>
      <w:r w:rsidR="000322CD">
        <w:t xml:space="preserve"> </w:t>
      </w:r>
    </w:p>
    <w:p w14:paraId="7C89B014" w14:textId="5C9B3D05"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4934E461" w14:textId="635415B0" w:rsidR="000322CD" w:rsidRDefault="000322CD" w:rsidP="000322CD">
      <w:pPr>
        <w:pStyle w:val="NoSpacing"/>
        <w:pBdr>
          <w:top w:val="single" w:sz="4" w:space="1" w:color="auto"/>
          <w:left w:val="single" w:sz="4" w:space="4" w:color="auto"/>
          <w:bottom w:val="single" w:sz="4" w:space="1" w:color="auto"/>
          <w:right w:val="single" w:sz="4" w:space="4" w:color="auto"/>
        </w:pBdr>
        <w:rPr>
          <w:vertAlign w:val="superscript"/>
        </w:rPr>
      </w:pPr>
      <w:r>
        <w:tab/>
      </w:r>
      <w:r w:rsidR="005201A0">
        <w:t>{&lt;Property name="P</w:t>
      </w:r>
      <w:r w:rsidRPr="00904B07">
        <w:t xml:space="preserve">1" uri= </w:t>
      </w:r>
      <w:hyperlink r:id="rId40" w:anchor="P1" w:history="1">
        <w:r w:rsidR="005201A0" w:rsidRPr="00501E7F">
          <w:rPr>
            <w:rStyle w:val="Hyperlink"/>
          </w:rPr>
          <w:t>http://../..#P1</w:t>
        </w:r>
      </w:hyperlink>
      <w:r>
        <w:t>” /&gt;</w:t>
      </w:r>
    </w:p>
    <w:p w14:paraId="0D2A337C" w14:textId="77777777" w:rsidR="000322CD"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2705D226" w14:textId="2C1B62E4"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w:t>
      </w:r>
      <w:r w:rsidR="000322CD">
        <w:rPr>
          <w:rFonts w:ascii="Times New Roman" w:hAnsi="Times New Roman" w:cs="Times New Roman"/>
          <w:szCs w:val="24"/>
        </w:rPr>
        <w:t>&gt;</w:t>
      </w:r>
    </w:p>
    <w:p w14:paraId="255BB4D4" w14:textId="5377BCAC" w:rsidR="000322CD" w:rsidRDefault="005201A0"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Class name=”</w:t>
      </w:r>
      <w:r w:rsidR="000322CD">
        <w:rPr>
          <w:rFonts w:ascii="Times New Roman" w:hAnsi="Times New Roman" w:cs="Times New Roman"/>
          <w:szCs w:val="24"/>
        </w:rPr>
        <w:t>Class1” uri=”</w:t>
      </w:r>
      <w:hyperlink r:id="rId41" w:anchor="Class1" w:history="1">
        <w:r w:rsidR="00E80CA1" w:rsidRPr="00501E7F">
          <w:rPr>
            <w:rStyle w:val="Hyperlink"/>
            <w:rFonts w:ascii="Times New Roman" w:hAnsi="Times New Roman" w:cs="Times New Roman"/>
            <w:szCs w:val="24"/>
            <w:u w:color="0000FF"/>
          </w:rPr>
          <w:t>http://../..#Class1</w:t>
        </w:r>
      </w:hyperlink>
      <w:r w:rsidR="000322CD">
        <w:rPr>
          <w:rFonts w:ascii="Times New Roman" w:hAnsi="Times New Roman" w:cs="Times New Roman"/>
          <w:szCs w:val="24"/>
        </w:rPr>
        <w:t xml:space="preserve">” /&gt;} </w:t>
      </w:r>
      <w:r w:rsidR="000322CD">
        <w:rPr>
          <w:rFonts w:ascii="Times New Roman" w:hAnsi="Times New Roman" w:cs="Times New Roman"/>
          <w:szCs w:val="24"/>
          <w:vertAlign w:val="superscript"/>
        </w:rPr>
        <w:t>n</w:t>
      </w:r>
    </w:p>
    <w:p w14:paraId="4A34E542" w14:textId="6942FF1B" w:rsidR="000322CD" w:rsidRDefault="000322CD"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201A0">
        <w:rPr>
          <w:rFonts w:ascii="Times New Roman" w:hAnsi="Times New Roman" w:cs="Times New Roman"/>
          <w:szCs w:val="24"/>
        </w:rPr>
        <w:t>&lt;/DeclaringClasses</w:t>
      </w:r>
      <w:r>
        <w:rPr>
          <w:rFonts w:ascii="Times New Roman" w:hAnsi="Times New Roman" w:cs="Times New Roman"/>
          <w:szCs w:val="24"/>
        </w:rPr>
        <w:t>&gt;</w:t>
      </w:r>
    </w:p>
    <w:p w14:paraId="29501E1E"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51194639" w14:textId="2DC69C39"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01A03DFE" w14:textId="1EAFD3E6"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51A7CF40" w14:textId="1337EF6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AFAB444"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764059B" w14:textId="69ED30BA"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1EE255F8" w14:textId="0368DA78" w:rsidR="00E80CA1" w:rsidRPr="00E80CA1" w:rsidRDefault="00E80CA1" w:rsidP="00E80CA1">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63E882C2" w14:textId="4B73511F"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6891DD19" w14:textId="77777777" w:rsidR="00E80CA1" w:rsidRDefault="00E80CA1" w:rsidP="000322CD">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6A4BF050" w14:textId="693C8077" w:rsidR="000322CD" w:rsidRDefault="00E80CA1"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0322CD">
        <w:rPr>
          <w:rFonts w:ascii="Times New Roman" w:hAnsi="Times New Roman" w:cs="Times New Roman"/>
          <w:szCs w:val="24"/>
        </w:rPr>
        <w:t xml:space="preserve">&gt;} </w:t>
      </w:r>
      <w:r w:rsidR="000322CD" w:rsidRPr="003A2FF0">
        <w:rPr>
          <w:rFonts w:ascii="Times New Roman" w:hAnsi="Times New Roman" w:cs="Times New Roman"/>
          <w:szCs w:val="24"/>
          <w:vertAlign w:val="superscript"/>
        </w:rPr>
        <w:t>m</w:t>
      </w:r>
    </w:p>
    <w:p w14:paraId="7E4F1702" w14:textId="4A8D039F" w:rsidR="000322CD" w:rsidRDefault="005201A0" w:rsidP="000322CD">
      <w:pPr>
        <w:pStyle w:val="NoSpacing"/>
        <w:pBdr>
          <w:top w:val="single" w:sz="4" w:space="1" w:color="auto"/>
          <w:left w:val="single" w:sz="4" w:space="4" w:color="auto"/>
          <w:bottom w:val="single" w:sz="4" w:space="1" w:color="auto"/>
          <w:right w:val="single" w:sz="4" w:space="4" w:color="auto"/>
        </w:pBdr>
      </w:pPr>
      <w:r>
        <w:t>&lt;/Properties</w:t>
      </w:r>
      <w:r w:rsidR="000322CD" w:rsidRPr="00A413D9">
        <w:t>&gt;</w:t>
      </w:r>
    </w:p>
    <w:p w14:paraId="3B32A1C9" w14:textId="77777777" w:rsidR="000322CD" w:rsidRDefault="000322CD" w:rsidP="000322CD">
      <w:pPr>
        <w:pStyle w:val="NoSpacing"/>
        <w:pBdr>
          <w:top w:val="single" w:sz="4" w:space="1" w:color="auto"/>
          <w:left w:val="single" w:sz="4" w:space="4" w:color="auto"/>
          <w:bottom w:val="single" w:sz="4" w:space="1" w:color="auto"/>
          <w:right w:val="single" w:sz="4" w:space="4" w:color="auto"/>
        </w:pBdr>
      </w:pPr>
      <w:r>
        <w:t>m</w:t>
      </w:r>
      <w:r w:rsidRPr="00C3388A">
        <w:t xml:space="preserve"> </w:t>
      </w:r>
      <w:r>
        <w:t>Number of classes passed in the request URL.</w:t>
      </w:r>
    </w:p>
    <w:p w14:paraId="207571D1" w14:textId="77777777" w:rsidR="000322CD" w:rsidRPr="00C2678C" w:rsidRDefault="000322CD" w:rsidP="000322CD">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549C1194" w14:textId="77777777" w:rsidR="000322CD" w:rsidRDefault="000322CD" w:rsidP="000322CD">
      <w:pPr>
        <w:ind w:left="810"/>
        <w:rPr>
          <w:b/>
        </w:rPr>
      </w:pPr>
    </w:p>
    <w:p w14:paraId="77315288" w14:textId="77777777" w:rsidR="00E35F95" w:rsidRDefault="00E35F95" w:rsidP="0035290E">
      <w:pPr>
        <w:ind w:left="360"/>
      </w:pPr>
      <w:r>
        <w:lastRenderedPageBreak/>
        <w:t>Errors:</w:t>
      </w:r>
    </w:p>
    <w:p w14:paraId="3A382278" w14:textId="048300BC" w:rsidR="00E35F95" w:rsidRDefault="00E35F95" w:rsidP="00E35F95">
      <w:pPr>
        <w:pStyle w:val="ListParagraph"/>
        <w:numPr>
          <w:ilvl w:val="0"/>
          <w:numId w:val="7"/>
        </w:numPr>
      </w:pPr>
      <w:r>
        <w:t xml:space="preserve">Property does not exist -&gt; 404 “ no such </w:t>
      </w:r>
      <w:r w:rsidR="002C210E">
        <w:t>property</w:t>
      </w:r>
      <w:r>
        <w:t xml:space="preserve"> exist”</w:t>
      </w:r>
    </w:p>
    <w:p w14:paraId="168F2133" w14:textId="77777777" w:rsidR="00E35F95" w:rsidRDefault="00E35F95" w:rsidP="00E35F95">
      <w:pPr>
        <w:pStyle w:val="ListParagraph"/>
        <w:numPr>
          <w:ilvl w:val="0"/>
          <w:numId w:val="7"/>
        </w:numPr>
      </w:pPr>
      <w:r>
        <w:t>Ontology is not loaded -&gt; 404 “ requested ontology is not loaded”</w:t>
      </w:r>
    </w:p>
    <w:p w14:paraId="0BF95F92" w14:textId="77777777" w:rsidR="00E35F95" w:rsidRDefault="00E35F95" w:rsidP="00E35F95">
      <w:pPr>
        <w:pStyle w:val="ListParagraph"/>
        <w:numPr>
          <w:ilvl w:val="0"/>
          <w:numId w:val="7"/>
        </w:numPr>
      </w:pPr>
      <w:r>
        <w:t>Any other delimiter used instead of comma -&gt; 400</w:t>
      </w:r>
    </w:p>
    <w:p w14:paraId="2C69F038" w14:textId="77777777" w:rsidR="00E35F95" w:rsidRDefault="00E35F95" w:rsidP="000322CD">
      <w:pPr>
        <w:ind w:left="810" w:hanging="270"/>
        <w:rPr>
          <w:b/>
        </w:rPr>
      </w:pPr>
    </w:p>
    <w:p w14:paraId="3CF632B4" w14:textId="77777777" w:rsidR="000744D4" w:rsidRDefault="000744D4" w:rsidP="000322CD">
      <w:pPr>
        <w:ind w:left="810" w:hanging="270"/>
        <w:rPr>
          <w:b/>
        </w:rPr>
      </w:pPr>
    </w:p>
    <w:p w14:paraId="025B2C84" w14:textId="77777777" w:rsidR="000322CD" w:rsidRDefault="000322CD" w:rsidP="0035290E">
      <w:pPr>
        <w:tabs>
          <w:tab w:val="left" w:pos="360"/>
        </w:tabs>
        <w:ind w:left="360"/>
        <w:rPr>
          <w:b/>
        </w:rPr>
      </w:pPr>
      <w:r w:rsidRPr="00C2678C">
        <w:rPr>
          <w:b/>
        </w:rPr>
        <w:t>POST</w:t>
      </w:r>
    </w:p>
    <w:p w14:paraId="7EC77DF2" w14:textId="7D3BC0E3" w:rsidR="000322CD" w:rsidRPr="00C3388A" w:rsidRDefault="005028FF" w:rsidP="0035290E">
      <w:pPr>
        <w:ind w:left="360"/>
        <w:jc w:val="both"/>
      </w:pPr>
      <w:r>
        <w:t xml:space="preserve">This request </w:t>
      </w:r>
      <w:r w:rsidR="00693B4D">
        <w:t>creates</w:t>
      </w:r>
      <w:r>
        <w:t xml:space="preserve"> properties</w:t>
      </w:r>
      <w:r w:rsidR="000322CD">
        <w:t xml:space="preserve"> </w:t>
      </w:r>
      <w:r>
        <w:t>mentioned in the URL</w:t>
      </w:r>
      <w:r w:rsidR="00626D55">
        <w:t>.</w:t>
      </w:r>
    </w:p>
    <w:p w14:paraId="46379D62" w14:textId="77777777" w:rsidR="000322CD" w:rsidRDefault="000322CD" w:rsidP="0035290E">
      <w:pPr>
        <w:ind w:left="360"/>
      </w:pPr>
      <w:r>
        <w:t>Request:</w:t>
      </w:r>
    </w:p>
    <w:p w14:paraId="5E9D9BBB" w14:textId="77777777" w:rsidR="000322CD" w:rsidRPr="00C2678C" w:rsidRDefault="000322CD" w:rsidP="0035290E">
      <w:pPr>
        <w:ind w:left="360"/>
        <w:rPr>
          <w:i/>
        </w:rPr>
      </w:pPr>
      <w:r w:rsidRPr="00C2678C">
        <w:rPr>
          <w:i/>
        </w:rPr>
        <w:t>Resource</w:t>
      </w:r>
    </w:p>
    <w:p w14:paraId="5F6C3AAF" w14:textId="22F8B3EA" w:rsidR="000322CD" w:rsidRDefault="0032763B" w:rsidP="0035290E">
      <w:pPr>
        <w:tabs>
          <w:tab w:val="left" w:pos="540"/>
        </w:tabs>
        <w:ind w:left="360"/>
      </w:pPr>
      <w:r>
        <w:t>{ontologyName}/properties/&lt;comma separated properties</w:t>
      </w:r>
      <w:r w:rsidR="000322CD">
        <w:t>&gt;</w:t>
      </w:r>
    </w:p>
    <w:p w14:paraId="56143F0A" w14:textId="77777777" w:rsidR="000322CD" w:rsidRPr="00C2678C" w:rsidRDefault="000322CD" w:rsidP="0035290E">
      <w:pPr>
        <w:ind w:left="360"/>
        <w:rPr>
          <w:i/>
        </w:rPr>
      </w:pPr>
      <w:r w:rsidRPr="00C2678C">
        <w:rPr>
          <w:i/>
        </w:rPr>
        <w:t xml:space="preserve">Content Type: </w:t>
      </w:r>
    </w:p>
    <w:p w14:paraId="61C338F3" w14:textId="77777777" w:rsidR="000322CD" w:rsidRDefault="000322CD" w:rsidP="0035290E">
      <w:pPr>
        <w:ind w:left="360"/>
      </w:pPr>
      <w:r>
        <w:t>application/xml</w:t>
      </w:r>
    </w:p>
    <w:p w14:paraId="196CA5B6" w14:textId="77777777" w:rsidR="000322CD" w:rsidRPr="00C2678C" w:rsidRDefault="000322CD" w:rsidP="0035290E">
      <w:pPr>
        <w:ind w:left="360"/>
        <w:rPr>
          <w:i/>
        </w:rPr>
      </w:pPr>
      <w:r w:rsidRPr="00C2678C">
        <w:rPr>
          <w:i/>
        </w:rPr>
        <w:t>Body:</w:t>
      </w:r>
    </w:p>
    <w:p w14:paraId="781DEC03" w14:textId="6C6AF324" w:rsidR="000322CD" w:rsidRDefault="000322CD" w:rsidP="0035290E">
      <w:pPr>
        <w:ind w:left="360"/>
        <w:jc w:val="both"/>
      </w:pPr>
      <w:r>
        <w:t xml:space="preserve">Information for </w:t>
      </w:r>
      <w:r w:rsidR="005028FF">
        <w:t xml:space="preserve">each property to be added in the ontology has to be provided in XML format as described below. The DeclaringClasses tag contains a list of classes to which this property will be associated. </w:t>
      </w:r>
      <w:r w:rsidR="00586824">
        <w:t xml:space="preserve">The </w:t>
      </w:r>
      <w:r w:rsidR="00410D68">
        <w:t xml:space="preserve">Domain tag contains a list of classes that will be added as the domain of the property. The Range tag contains a list of classes that will be added as the </w:t>
      </w:r>
      <w:r w:rsidR="00F7797C">
        <w:t>range of the property.</w:t>
      </w:r>
      <w:r w:rsidR="008B5A44">
        <w:t xml:space="preserve">  Classes mentioned as Domain or Range for the property need to be existent classes in the ontology, no new classes are created using this service.</w:t>
      </w:r>
    </w:p>
    <w:p w14:paraId="54A89DE7" w14:textId="77777777" w:rsidR="00230F76" w:rsidRDefault="00230F76" w:rsidP="000322CD">
      <w:pPr>
        <w:ind w:left="540"/>
        <w:jc w:val="both"/>
      </w:pPr>
    </w:p>
    <w:p w14:paraId="1C2AC25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2F6F3A2F"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2" w:anchor="P1" w:history="1">
        <w:r w:rsidRPr="00501E7F">
          <w:rPr>
            <w:rStyle w:val="Hyperlink"/>
          </w:rPr>
          <w:t>http://../..#P1</w:t>
        </w:r>
      </w:hyperlink>
      <w:r>
        <w:t>” /&gt;</w:t>
      </w:r>
    </w:p>
    <w:p w14:paraId="5917F317"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06D5A7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4D7F142D"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lastRenderedPageBreak/>
        <w:tab/>
      </w:r>
      <w:r>
        <w:rPr>
          <w:rFonts w:ascii="Times New Roman" w:hAnsi="Times New Roman" w:cs="Times New Roman"/>
          <w:szCs w:val="24"/>
        </w:rPr>
        <w:tab/>
        <w:t>{&lt;Class name=”Class1” uri=”</w:t>
      </w:r>
      <w:hyperlink r:id="rId43"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xml:space="preserve">” /&gt;} </w:t>
      </w:r>
      <w:r>
        <w:rPr>
          <w:rFonts w:ascii="Times New Roman" w:hAnsi="Times New Roman" w:cs="Times New Roman"/>
          <w:szCs w:val="24"/>
          <w:vertAlign w:val="superscript"/>
        </w:rPr>
        <w:t>n</w:t>
      </w:r>
    </w:p>
    <w:p w14:paraId="1F35E3D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717221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28C0F69"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1237FD4C"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2”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2” /&gt;} </w:t>
      </w:r>
      <w:r>
        <w:rPr>
          <w:rFonts w:ascii="Times New Roman" w:hAnsi="Times New Roman" w:cs="Times New Roman"/>
          <w:szCs w:val="24"/>
          <w:vertAlign w:val="superscript"/>
        </w:rPr>
        <w:t>n</w:t>
      </w:r>
    </w:p>
    <w:p w14:paraId="08FD116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6F911FC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2D7D68E4"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3F2DCADF" w14:textId="77777777"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 name=”Class3” uri=”</w:t>
      </w:r>
      <w:r w:rsidRPr="00E80CA1">
        <w:rPr>
          <w:rFonts w:ascii="Times New Roman" w:hAnsi="Times New Roman" w:cs="Times New Roman"/>
          <w:color w:val="0000FF"/>
          <w:szCs w:val="24"/>
          <w:u w:val="single" w:color="0000FF"/>
        </w:rPr>
        <w:t>http://../..#Class</w:t>
      </w:r>
      <w:r>
        <w:rPr>
          <w:rFonts w:ascii="Times New Roman" w:hAnsi="Times New Roman" w:cs="Times New Roman"/>
          <w:szCs w:val="24"/>
        </w:rPr>
        <w:t xml:space="preserve">3” /&gt;} </w:t>
      </w:r>
      <w:r>
        <w:rPr>
          <w:rFonts w:ascii="Times New Roman" w:hAnsi="Times New Roman" w:cs="Times New Roman"/>
          <w:szCs w:val="24"/>
          <w:vertAlign w:val="superscript"/>
        </w:rPr>
        <w:t>n</w:t>
      </w:r>
    </w:p>
    <w:p w14:paraId="5ACC90E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74DF90C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3FC14E13"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5DD0272"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3AB3BD8F" w14:textId="4338D844" w:rsidR="00DD0A52" w:rsidRDefault="00DD0A52" w:rsidP="00DD0A52">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141FE5">
        <w:t>properties</w:t>
      </w:r>
      <w:r>
        <w:t xml:space="preserve"> passed in the request URL.</w:t>
      </w:r>
    </w:p>
    <w:p w14:paraId="1C7BF164" w14:textId="77777777" w:rsidR="00DD0A52" w:rsidRPr="00C2678C"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08F0D0DB" w14:textId="77777777" w:rsidR="000322CD" w:rsidRDefault="000322CD" w:rsidP="000322CD"/>
    <w:p w14:paraId="19890959" w14:textId="77777777" w:rsidR="000322CD" w:rsidRDefault="000322CD" w:rsidP="00111CB1">
      <w:pPr>
        <w:ind w:left="360"/>
      </w:pPr>
      <w:r>
        <w:t>Errors:</w:t>
      </w:r>
    </w:p>
    <w:p w14:paraId="3938601E" w14:textId="1791B513" w:rsidR="000322CD" w:rsidRDefault="00141FE5" w:rsidP="000322CD">
      <w:pPr>
        <w:pStyle w:val="ListParagraph"/>
        <w:numPr>
          <w:ilvl w:val="0"/>
          <w:numId w:val="7"/>
        </w:numPr>
      </w:pPr>
      <w:r>
        <w:t>Property</w:t>
      </w:r>
      <w:r w:rsidR="000322CD">
        <w:t xml:space="preserve"> does not exist -&gt; 404 “ no such </w:t>
      </w:r>
      <w:r>
        <w:t>property</w:t>
      </w:r>
      <w:r w:rsidR="000322CD">
        <w:t xml:space="preserve"> exist”</w:t>
      </w:r>
    </w:p>
    <w:p w14:paraId="42CC2EFF" w14:textId="77777777" w:rsidR="000322CD" w:rsidRDefault="000322CD" w:rsidP="000322CD">
      <w:pPr>
        <w:pStyle w:val="ListParagraph"/>
        <w:numPr>
          <w:ilvl w:val="0"/>
          <w:numId w:val="7"/>
        </w:numPr>
      </w:pPr>
      <w:r>
        <w:t>Ontology is not loaded -&gt; 404 “ requested ontology is not loaded”</w:t>
      </w:r>
    </w:p>
    <w:p w14:paraId="2E33CD25" w14:textId="77777777" w:rsidR="000322CD" w:rsidRDefault="000322CD" w:rsidP="000322CD">
      <w:pPr>
        <w:pStyle w:val="ListParagraph"/>
        <w:numPr>
          <w:ilvl w:val="0"/>
          <w:numId w:val="7"/>
        </w:numPr>
      </w:pPr>
      <w:r>
        <w:t>Any other delimiter used instead of comma -&gt; 400</w:t>
      </w:r>
    </w:p>
    <w:p w14:paraId="1451DC7C" w14:textId="77777777" w:rsidR="000322CD" w:rsidRDefault="000322CD" w:rsidP="000322CD"/>
    <w:p w14:paraId="238444EF" w14:textId="77777777" w:rsidR="000322CD" w:rsidRDefault="000322CD" w:rsidP="000322CD">
      <w:pPr>
        <w:ind w:left="1260"/>
      </w:pPr>
    </w:p>
    <w:p w14:paraId="24554E08" w14:textId="77777777" w:rsidR="000322CD" w:rsidRDefault="000322CD" w:rsidP="00111CB1">
      <w:pPr>
        <w:ind w:left="360"/>
        <w:rPr>
          <w:b/>
        </w:rPr>
      </w:pPr>
      <w:r w:rsidRPr="005E1AA0">
        <w:rPr>
          <w:b/>
        </w:rPr>
        <w:t>PUT</w:t>
      </w:r>
    </w:p>
    <w:p w14:paraId="779F4E23" w14:textId="2B592446" w:rsidR="000322CD" w:rsidRPr="00C3388A" w:rsidRDefault="000322CD" w:rsidP="00111CB1">
      <w:pPr>
        <w:ind w:left="360"/>
      </w:pPr>
      <w:r>
        <w:t>Th</w:t>
      </w:r>
      <w:r w:rsidR="002E3EF7">
        <w:t>is requests, updates properties mentioned</w:t>
      </w:r>
      <w:r>
        <w:t xml:space="preserve"> in the</w:t>
      </w:r>
      <w:r w:rsidR="002E3EF7">
        <w:t xml:space="preserve"> URL. </w:t>
      </w:r>
    </w:p>
    <w:p w14:paraId="35858EA0" w14:textId="77777777" w:rsidR="000322CD" w:rsidRDefault="000322CD" w:rsidP="00111CB1">
      <w:pPr>
        <w:ind w:left="360"/>
      </w:pPr>
      <w:r>
        <w:t>Request:</w:t>
      </w:r>
    </w:p>
    <w:p w14:paraId="5FBD57FB" w14:textId="77777777" w:rsidR="000322CD" w:rsidRPr="00C2678C" w:rsidRDefault="000322CD" w:rsidP="00111CB1">
      <w:pPr>
        <w:ind w:left="360"/>
        <w:rPr>
          <w:i/>
        </w:rPr>
      </w:pPr>
      <w:r w:rsidRPr="00C2678C">
        <w:rPr>
          <w:i/>
        </w:rPr>
        <w:t>Resource</w:t>
      </w:r>
    </w:p>
    <w:p w14:paraId="7DE51970" w14:textId="45BA4300" w:rsidR="000322CD" w:rsidRDefault="00D91BE1" w:rsidP="00111CB1">
      <w:pPr>
        <w:ind w:left="360"/>
      </w:pPr>
      <w:r>
        <w:t>{ontologyName}/properties</w:t>
      </w:r>
      <w:r w:rsidR="000322CD">
        <w:t>/&lt;comma separated classes&gt;</w:t>
      </w:r>
    </w:p>
    <w:p w14:paraId="590DD50C" w14:textId="77777777" w:rsidR="000322CD" w:rsidRPr="00C2678C" w:rsidRDefault="000322CD" w:rsidP="00111CB1">
      <w:pPr>
        <w:ind w:left="360"/>
        <w:rPr>
          <w:i/>
        </w:rPr>
      </w:pPr>
      <w:r w:rsidRPr="00C2678C">
        <w:rPr>
          <w:i/>
        </w:rPr>
        <w:t xml:space="preserve">Content Type: </w:t>
      </w:r>
    </w:p>
    <w:p w14:paraId="02B314D7" w14:textId="77777777" w:rsidR="000322CD" w:rsidRDefault="000322CD" w:rsidP="00111CB1">
      <w:pPr>
        <w:ind w:left="360"/>
      </w:pPr>
      <w:r>
        <w:t>application/xml</w:t>
      </w:r>
    </w:p>
    <w:p w14:paraId="2B3329AA" w14:textId="77777777" w:rsidR="000322CD" w:rsidRPr="00C2678C" w:rsidRDefault="000322CD" w:rsidP="00111CB1">
      <w:pPr>
        <w:ind w:left="360"/>
        <w:rPr>
          <w:i/>
        </w:rPr>
      </w:pPr>
      <w:r w:rsidRPr="00C2678C">
        <w:rPr>
          <w:i/>
        </w:rPr>
        <w:t>Body:</w:t>
      </w:r>
    </w:p>
    <w:p w14:paraId="64D22305" w14:textId="2F677D03" w:rsidR="000322CD" w:rsidRDefault="007F6A51" w:rsidP="00E34ED1">
      <w:pPr>
        <w:tabs>
          <w:tab w:val="left" w:pos="360"/>
        </w:tabs>
        <w:ind w:left="360"/>
        <w:jc w:val="both"/>
      </w:pPr>
      <w:r>
        <w:lastRenderedPageBreak/>
        <w:t>Information for each property that has to be updated is passed as request body in xml format as described below. For each property</w:t>
      </w:r>
      <w:r w:rsidR="000322CD">
        <w:t xml:space="preserve"> mentioned in the URL, a </w:t>
      </w:r>
      <w:r>
        <w:t>Property</w:t>
      </w:r>
      <w:r w:rsidR="000322CD">
        <w:t xml:space="preserve"> tag is required. </w:t>
      </w:r>
      <w:r>
        <w:t xml:space="preserve">The Property tag contains DeclaringClasses, Domain and Range tags. </w:t>
      </w:r>
      <w:r w:rsidR="000322CD">
        <w:t xml:space="preserve">The </w:t>
      </w:r>
      <w:r>
        <w:t>DeclaringClasses tag contains a Class tag that mentions the declaring class that has to be updated and the Class tag contains an Update tag mentioning the class with which the property will be updated.</w:t>
      </w:r>
      <w:r w:rsidR="000322CD">
        <w:t xml:space="preserve"> </w:t>
      </w:r>
      <w:r>
        <w:t xml:space="preserve">The Domain tag contains a Class tag that mentions the domain class for this property that has to be updated and the Class tag contains an Update tag mentioning the domain class with which this property will be updated. The Range tag contains a Class tag that mentions the range class for this property that has to be updated and the Class tag contains an Update tag mentioning the range class with which this property has to be updated. </w:t>
      </w:r>
      <w:r w:rsidR="000322CD">
        <w:t>The Update tag should mention a class that is already present in the ontology, new class will not be created.</w:t>
      </w:r>
    </w:p>
    <w:p w14:paraId="21E63F00" w14:textId="77777777" w:rsidR="00626D55" w:rsidRDefault="00626D55" w:rsidP="000322CD">
      <w:pPr>
        <w:ind w:left="810"/>
        <w:jc w:val="both"/>
      </w:pPr>
    </w:p>
    <w:p w14:paraId="471368ED"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t>&lt;Properties</w:t>
      </w:r>
      <w:r w:rsidRPr="00A413D9">
        <w:t>&gt;</w:t>
      </w:r>
    </w:p>
    <w:p w14:paraId="4EAD154D"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vertAlign w:val="superscript"/>
        </w:rPr>
      </w:pPr>
      <w:r>
        <w:tab/>
        <w:t>{&lt;Property name="P</w:t>
      </w:r>
      <w:r w:rsidRPr="00904B07">
        <w:t xml:space="preserve">1" uri= </w:t>
      </w:r>
      <w:hyperlink r:id="rId44" w:anchor="P1" w:history="1">
        <w:r w:rsidRPr="00501E7F">
          <w:rPr>
            <w:rStyle w:val="Hyperlink"/>
          </w:rPr>
          <w:t>http://../..#P1</w:t>
        </w:r>
      </w:hyperlink>
      <w:r>
        <w:t>” /&gt;</w:t>
      </w:r>
    </w:p>
    <w:p w14:paraId="61171691"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4DC9B29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DeclaringClasses&gt;</w:t>
      </w:r>
    </w:p>
    <w:p w14:paraId="685702EB"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Class name=”Class1” uri=”</w:t>
      </w:r>
      <w:hyperlink r:id="rId45"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9507EAD" w14:textId="3BAF788C"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6"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4DD4EC46" w14:textId="77BEEB1E"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C7913B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Pr>
          <w:rFonts w:ascii="Times New Roman" w:hAnsi="Times New Roman" w:cs="Times New Roman"/>
          <w:szCs w:val="24"/>
        </w:rPr>
        <w:t>&lt;/DeclaringClasses&gt;</w:t>
      </w:r>
    </w:p>
    <w:p w14:paraId="4BF64EF6"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43401A6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7FB4693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7"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473557B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48"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0D41652B" w14:textId="7D709603"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20D2D93F"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Domain&gt;</w:t>
      </w:r>
    </w:p>
    <w:p w14:paraId="53E50952"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4A37AE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4762C847"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Class name=”Class1” uri=”</w:t>
      </w:r>
      <w:hyperlink r:id="rId49" w:anchor="Class1" w:history="1">
        <w:r w:rsidRPr="00501E7F">
          <w:rPr>
            <w:rStyle w:val="Hyperlink"/>
            <w:rFonts w:ascii="Times New Roman" w:hAnsi="Times New Roman" w:cs="Times New Roman"/>
            <w:szCs w:val="24"/>
            <w:u w:color="0000FF"/>
          </w:rPr>
          <w:t>http://../..#Class1</w:t>
        </w:r>
      </w:hyperlink>
      <w:r>
        <w:rPr>
          <w:rFonts w:ascii="Times New Roman" w:hAnsi="Times New Roman" w:cs="Times New Roman"/>
          <w:szCs w:val="24"/>
        </w:rPr>
        <w:t>” /&gt;</w:t>
      </w:r>
    </w:p>
    <w:p w14:paraId="33AA1A05"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Update name=”M1” uri=</w:t>
      </w:r>
      <w:hyperlink r:id="rId50" w:anchor="M1" w:history="1">
        <w:r>
          <w:rPr>
            <w:rFonts w:ascii="Times New Roman" w:hAnsi="Times New Roman" w:cs="Times New Roman"/>
            <w:color w:val="0000FF"/>
            <w:szCs w:val="24"/>
            <w:u w:val="single" w:color="0000FF"/>
          </w:rPr>
          <w:t>http://../..#M1</w:t>
        </w:r>
      </w:hyperlink>
      <w:r>
        <w:rPr>
          <w:rFonts w:ascii="Times New Roman" w:hAnsi="Times New Roman" w:cs="Times New Roman"/>
          <w:szCs w:val="24"/>
        </w:rPr>
        <w:t>”  /&gt;</w:t>
      </w:r>
    </w:p>
    <w:p w14:paraId="5EAF1A9A" w14:textId="05B8215C" w:rsidR="00DD0A52" w:rsidRPr="00E80CA1"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 xml:space="preserve">                        &lt;/Class&gt;} </w:t>
      </w:r>
      <w:r>
        <w:rPr>
          <w:rFonts w:ascii="Times New Roman" w:hAnsi="Times New Roman" w:cs="Times New Roman"/>
          <w:szCs w:val="24"/>
          <w:vertAlign w:val="superscript"/>
        </w:rPr>
        <w:t>n</w:t>
      </w:r>
    </w:p>
    <w:p w14:paraId="7E9C7D9A"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 xml:space="preserve">            &lt;/Range&gt;</w:t>
      </w:r>
    </w:p>
    <w:p w14:paraId="548B8038" w14:textId="77777777" w:rsidR="00DD0A52" w:rsidRDefault="00DD0A52" w:rsidP="00DD0A52">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06C2C72E" w14:textId="77777777" w:rsidR="00DD0A52" w:rsidRDefault="00DD0A5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gt;} </w:t>
      </w:r>
      <w:r w:rsidRPr="003A2FF0">
        <w:rPr>
          <w:rFonts w:ascii="Times New Roman" w:hAnsi="Times New Roman" w:cs="Times New Roman"/>
          <w:szCs w:val="24"/>
          <w:vertAlign w:val="superscript"/>
        </w:rPr>
        <w:t>m</w:t>
      </w:r>
    </w:p>
    <w:p w14:paraId="795FD339" w14:textId="77777777" w:rsidR="00DD0A52" w:rsidRDefault="00DD0A52" w:rsidP="00DD0A52">
      <w:pPr>
        <w:pStyle w:val="NoSpacing"/>
        <w:pBdr>
          <w:top w:val="single" w:sz="4" w:space="1" w:color="auto"/>
          <w:left w:val="single" w:sz="4" w:space="4" w:color="auto"/>
          <w:bottom w:val="single" w:sz="4" w:space="1" w:color="auto"/>
          <w:right w:val="single" w:sz="4" w:space="4" w:color="auto"/>
        </w:pBdr>
      </w:pPr>
      <w:r>
        <w:lastRenderedPageBreak/>
        <w:t>&lt;/Properties</w:t>
      </w:r>
      <w:r w:rsidRPr="00A413D9">
        <w:t>&gt;</w:t>
      </w:r>
    </w:p>
    <w:p w14:paraId="6C3735A7" w14:textId="28FFDC34" w:rsidR="00DD0A52" w:rsidRDefault="00DD0A52" w:rsidP="00DD0A52">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9C4713">
        <w:t>properties</w:t>
      </w:r>
      <w:r>
        <w:t xml:space="preserve"> passed in the request URL.</w:t>
      </w:r>
    </w:p>
    <w:p w14:paraId="53EB9D3E" w14:textId="7144CD06" w:rsidR="00626D55" w:rsidRPr="001D4712" w:rsidRDefault="001D4712" w:rsidP="00DD0A52">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3E2F3AF4" w14:textId="77777777" w:rsidR="000322CD" w:rsidRDefault="000322CD" w:rsidP="000322CD"/>
    <w:p w14:paraId="34F570F1" w14:textId="77777777" w:rsidR="000322CD" w:rsidRDefault="000322CD" w:rsidP="00E34ED1">
      <w:pPr>
        <w:tabs>
          <w:tab w:val="left" w:pos="360"/>
        </w:tabs>
        <w:ind w:left="360"/>
      </w:pPr>
      <w:r>
        <w:t>Errors:</w:t>
      </w:r>
    </w:p>
    <w:p w14:paraId="46FAA046" w14:textId="746619EC" w:rsidR="000322CD" w:rsidRDefault="00141FE5" w:rsidP="00F20357">
      <w:pPr>
        <w:pStyle w:val="ListParagraph"/>
        <w:numPr>
          <w:ilvl w:val="0"/>
          <w:numId w:val="7"/>
        </w:numPr>
        <w:tabs>
          <w:tab w:val="left" w:pos="1260"/>
        </w:tabs>
      </w:pPr>
      <w:r>
        <w:t>Property</w:t>
      </w:r>
      <w:r w:rsidR="000322CD">
        <w:t xml:space="preserve"> does not exist -&gt; 404 “ no such </w:t>
      </w:r>
      <w:r>
        <w:t>property</w:t>
      </w:r>
      <w:r w:rsidR="000322CD">
        <w:t xml:space="preserve"> exist”</w:t>
      </w:r>
    </w:p>
    <w:p w14:paraId="09B182C8" w14:textId="77777777" w:rsidR="000322CD" w:rsidRDefault="000322CD" w:rsidP="000322CD">
      <w:pPr>
        <w:pStyle w:val="ListParagraph"/>
        <w:numPr>
          <w:ilvl w:val="0"/>
          <w:numId w:val="7"/>
        </w:numPr>
      </w:pPr>
      <w:r>
        <w:t>Ontology is not loaded -&gt; 404 “ requested ontology is not loaded”</w:t>
      </w:r>
    </w:p>
    <w:p w14:paraId="79F2DD4A" w14:textId="77777777" w:rsidR="000322CD" w:rsidRDefault="000322CD" w:rsidP="000322CD">
      <w:pPr>
        <w:pStyle w:val="ListParagraph"/>
        <w:numPr>
          <w:ilvl w:val="0"/>
          <w:numId w:val="7"/>
        </w:numPr>
      </w:pPr>
      <w:r>
        <w:t>Any other delimiter used instead of comma -&gt; 400</w:t>
      </w:r>
    </w:p>
    <w:p w14:paraId="75204748" w14:textId="77777777" w:rsidR="000322CD" w:rsidRDefault="000322CD" w:rsidP="000322CD"/>
    <w:p w14:paraId="725B8878" w14:textId="77777777" w:rsidR="000322CD" w:rsidRPr="005E1AA0" w:rsidRDefault="000322CD" w:rsidP="000322CD">
      <w:pPr>
        <w:rPr>
          <w:b/>
        </w:rPr>
      </w:pPr>
    </w:p>
    <w:p w14:paraId="3C8F526A" w14:textId="77777777" w:rsidR="000322CD" w:rsidRPr="00A41C35" w:rsidRDefault="000322CD" w:rsidP="00E34ED1">
      <w:pPr>
        <w:tabs>
          <w:tab w:val="left" w:pos="360"/>
        </w:tabs>
        <w:ind w:left="360"/>
        <w:rPr>
          <w:b/>
        </w:rPr>
      </w:pPr>
      <w:r w:rsidRPr="00A41C35">
        <w:rPr>
          <w:b/>
        </w:rPr>
        <w:t>DELETE</w:t>
      </w:r>
    </w:p>
    <w:p w14:paraId="615978DC" w14:textId="37428441" w:rsidR="000322CD" w:rsidRDefault="000322CD" w:rsidP="00E34ED1">
      <w:pPr>
        <w:ind w:left="360"/>
      </w:pPr>
      <w:r>
        <w:t>This</w:t>
      </w:r>
      <w:r w:rsidR="00E91A56">
        <w:t xml:space="preserve"> request removes the properties </w:t>
      </w:r>
      <w:r>
        <w:t xml:space="preserve">mentioned in the URL from the ontology. </w:t>
      </w:r>
    </w:p>
    <w:p w14:paraId="407E6D48" w14:textId="77777777" w:rsidR="000322CD" w:rsidRDefault="000322CD" w:rsidP="00E34ED1">
      <w:pPr>
        <w:ind w:left="360"/>
      </w:pPr>
      <w:r>
        <w:t>Request:</w:t>
      </w:r>
    </w:p>
    <w:p w14:paraId="4D33496F" w14:textId="77777777" w:rsidR="000322CD" w:rsidRPr="00C2678C" w:rsidRDefault="000322CD" w:rsidP="006A7050">
      <w:pPr>
        <w:ind w:left="360"/>
        <w:rPr>
          <w:i/>
        </w:rPr>
      </w:pPr>
      <w:r w:rsidRPr="00C2678C">
        <w:rPr>
          <w:i/>
        </w:rPr>
        <w:t>Resource</w:t>
      </w:r>
    </w:p>
    <w:p w14:paraId="633FC9CE" w14:textId="22E3B15A" w:rsidR="00E45A8F" w:rsidRDefault="00E91A56" w:rsidP="006A7050">
      <w:pPr>
        <w:pStyle w:val="ListParagraph"/>
        <w:ind w:left="360"/>
      </w:pPr>
      <w:r>
        <w:t>/properties</w:t>
      </w:r>
      <w:r w:rsidR="000322CD">
        <w:t>/&lt;comma separated names of</w:t>
      </w:r>
      <w:r>
        <w:t xml:space="preserve"> properties&gt;</w:t>
      </w:r>
    </w:p>
    <w:p w14:paraId="7C927008" w14:textId="77777777" w:rsidR="00621681" w:rsidRDefault="00621681" w:rsidP="00283E95">
      <w:pPr>
        <w:pStyle w:val="ListParagraph"/>
        <w:ind w:left="540"/>
      </w:pPr>
    </w:p>
    <w:p w14:paraId="18E0CC55" w14:textId="030BA23D" w:rsidR="00621681" w:rsidRDefault="00621681" w:rsidP="007503F6">
      <w:pPr>
        <w:pStyle w:val="ListParagraph"/>
        <w:ind w:left="180"/>
      </w:pPr>
      <w:r>
        <w:t>5) Sub-properties</w:t>
      </w:r>
    </w:p>
    <w:p w14:paraId="15D88F80" w14:textId="1BF3A776" w:rsidR="007503F6" w:rsidRDefault="004D57E5" w:rsidP="006A7050">
      <w:pPr>
        <w:pStyle w:val="ListParagraph"/>
        <w:tabs>
          <w:tab w:val="left" w:pos="360"/>
        </w:tabs>
        <w:ind w:left="360"/>
      </w:pPr>
      <w:r>
        <w:t xml:space="preserve">This service </w:t>
      </w:r>
      <w:r w:rsidR="004B7A56">
        <w:t>provides an interface</w:t>
      </w:r>
      <w:r>
        <w:t xml:space="preserve"> to browse, add, update and delete sub-properties of</w:t>
      </w:r>
      <w:r w:rsidR="004B7A56">
        <w:t xml:space="preserve"> properties mentioned in the URL</w:t>
      </w:r>
      <w:r>
        <w:t>.</w:t>
      </w:r>
    </w:p>
    <w:p w14:paraId="506F0419" w14:textId="77777777" w:rsidR="00B36D6A" w:rsidRDefault="00B36D6A" w:rsidP="006A7050">
      <w:pPr>
        <w:ind w:left="360"/>
        <w:rPr>
          <w:b/>
        </w:rPr>
      </w:pPr>
      <w:r w:rsidRPr="00C2678C">
        <w:rPr>
          <w:b/>
        </w:rPr>
        <w:t>GET</w:t>
      </w:r>
    </w:p>
    <w:p w14:paraId="4DFD1CBB" w14:textId="43CEA80D" w:rsidR="00B36D6A" w:rsidRPr="00C3388A" w:rsidRDefault="00B36D6A" w:rsidP="006A7050">
      <w:pPr>
        <w:tabs>
          <w:tab w:val="left" w:pos="450"/>
        </w:tabs>
        <w:ind w:left="360"/>
        <w:jc w:val="both"/>
      </w:pPr>
      <w:r>
        <w:t xml:space="preserve">This request retrieves sub-properties of all the comma-delimited properties </w:t>
      </w:r>
      <w:r w:rsidR="00CB6293">
        <w:t xml:space="preserve">mentioned </w:t>
      </w:r>
      <w:r>
        <w:t xml:space="preserve">in the URL. </w:t>
      </w:r>
    </w:p>
    <w:p w14:paraId="0244101F" w14:textId="77777777" w:rsidR="00B36D6A" w:rsidRDefault="00B36D6A" w:rsidP="006A7050">
      <w:pPr>
        <w:tabs>
          <w:tab w:val="left" w:pos="360"/>
        </w:tabs>
        <w:ind w:left="360"/>
      </w:pPr>
      <w:r>
        <w:t>Request:</w:t>
      </w:r>
    </w:p>
    <w:p w14:paraId="082B351B" w14:textId="77777777" w:rsidR="00B36D6A" w:rsidRPr="00C2678C" w:rsidRDefault="00B36D6A" w:rsidP="006A7050">
      <w:pPr>
        <w:ind w:left="360"/>
        <w:rPr>
          <w:i/>
        </w:rPr>
      </w:pPr>
      <w:r w:rsidRPr="00C2678C">
        <w:rPr>
          <w:i/>
        </w:rPr>
        <w:t>Resource</w:t>
      </w:r>
    </w:p>
    <w:p w14:paraId="7CA0F6FE" w14:textId="536348E6" w:rsidR="00B36D6A" w:rsidRDefault="00B36D6A" w:rsidP="006A7050">
      <w:pPr>
        <w:ind w:left="360"/>
      </w:pPr>
      <w:r>
        <w:t>/</w:t>
      </w:r>
      <w:r w:rsidR="001A6776">
        <w:t>subPropertiesOf</w:t>
      </w:r>
      <w:r>
        <w:t xml:space="preserve">/&lt;comma separated names of </w:t>
      </w:r>
      <w:r w:rsidR="002606AF">
        <w:t>properties</w:t>
      </w:r>
      <w:r>
        <w:t>&gt;</w:t>
      </w:r>
    </w:p>
    <w:p w14:paraId="46306939" w14:textId="77777777" w:rsidR="00B36D6A" w:rsidRDefault="00B36D6A" w:rsidP="00A55C4D">
      <w:pPr>
        <w:ind w:left="360"/>
      </w:pPr>
      <w:r w:rsidRPr="00C2678C">
        <w:lastRenderedPageBreak/>
        <w:t>Response</w:t>
      </w:r>
      <w:r>
        <w:t>:</w:t>
      </w:r>
    </w:p>
    <w:p w14:paraId="4A417D1C" w14:textId="77777777" w:rsidR="00B36D6A" w:rsidRPr="00C2678C" w:rsidRDefault="00B36D6A" w:rsidP="00A55C4D">
      <w:pPr>
        <w:tabs>
          <w:tab w:val="left" w:pos="360"/>
        </w:tabs>
        <w:ind w:left="360"/>
        <w:rPr>
          <w:i/>
        </w:rPr>
      </w:pPr>
      <w:r w:rsidRPr="00C2678C">
        <w:rPr>
          <w:i/>
        </w:rPr>
        <w:t xml:space="preserve">Content Type: </w:t>
      </w:r>
    </w:p>
    <w:p w14:paraId="4D696700" w14:textId="77777777" w:rsidR="00B36D6A" w:rsidRDefault="00B36D6A" w:rsidP="00A55C4D">
      <w:pPr>
        <w:ind w:left="360"/>
      </w:pPr>
      <w:r>
        <w:t>application/xml</w:t>
      </w:r>
    </w:p>
    <w:p w14:paraId="5FA13DF2" w14:textId="77777777" w:rsidR="00B36D6A" w:rsidRDefault="00B36D6A" w:rsidP="00A55C4D">
      <w:pPr>
        <w:tabs>
          <w:tab w:val="left" w:pos="360"/>
        </w:tabs>
        <w:ind w:left="360"/>
      </w:pPr>
      <w:r w:rsidRPr="00C2678C">
        <w:rPr>
          <w:i/>
        </w:rPr>
        <w:t>Body</w:t>
      </w:r>
      <w:r>
        <w:t xml:space="preserve">: </w:t>
      </w:r>
    </w:p>
    <w:p w14:paraId="47D249AD" w14:textId="7B2AF81C" w:rsidR="00B36D6A" w:rsidRDefault="00B36D6A" w:rsidP="00A55C4D">
      <w:pPr>
        <w:tabs>
          <w:tab w:val="left" w:pos="360"/>
        </w:tabs>
        <w:ind w:left="360"/>
        <w:jc w:val="both"/>
      </w:pPr>
      <w:r>
        <w:t xml:space="preserve">For each </w:t>
      </w:r>
      <w:r w:rsidR="00355602">
        <w:t>property</w:t>
      </w:r>
      <w:r>
        <w:t xml:space="preserve"> mentioned in the request URL a </w:t>
      </w:r>
      <w:r w:rsidR="0090199A">
        <w:t>Property</w:t>
      </w:r>
      <w:r>
        <w:t xml:space="preserve"> tag is returned.  Each </w:t>
      </w:r>
      <w:r w:rsidR="0090199A">
        <w:t>proper</w:t>
      </w:r>
      <w:r w:rsidR="005645B4">
        <w:t>ty tag has a list of SubProperties</w:t>
      </w:r>
      <w:r w:rsidR="0090199A">
        <w:t xml:space="preserve"> </w:t>
      </w:r>
      <w:r>
        <w:t>tag enclosing all the sub-</w:t>
      </w:r>
      <w:r w:rsidR="005645B4">
        <w:t>properties</w:t>
      </w:r>
      <w:r>
        <w:t xml:space="preserve"> for this particular </w:t>
      </w:r>
      <w:r w:rsidR="005645B4">
        <w:t>property</w:t>
      </w:r>
      <w:r>
        <w:t xml:space="preserve">. All the </w:t>
      </w:r>
      <w:r w:rsidR="00EF087B">
        <w:t>properties</w:t>
      </w:r>
      <w:r>
        <w:t xml:space="preserve"> are enclosed in </w:t>
      </w:r>
      <w:r w:rsidR="00EF087B">
        <w:t>Properties</w:t>
      </w:r>
      <w:r>
        <w:t xml:space="preserve"> tag. </w:t>
      </w:r>
    </w:p>
    <w:p w14:paraId="696146BD" w14:textId="35E09208"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CA450C">
        <w:t>Properties</w:t>
      </w:r>
      <w:r w:rsidRPr="00A413D9">
        <w:t>&gt;</w:t>
      </w:r>
    </w:p>
    <w:p w14:paraId="53E3B925" w14:textId="19F7D486" w:rsidR="00B36D6A" w:rsidRDefault="00B36D6A" w:rsidP="00B36D6A">
      <w:pPr>
        <w:pStyle w:val="NoSpacing"/>
        <w:pBdr>
          <w:top w:val="single" w:sz="4" w:space="1" w:color="auto"/>
          <w:left w:val="single" w:sz="4" w:space="4" w:color="auto"/>
          <w:bottom w:val="single" w:sz="4" w:space="1" w:color="auto"/>
          <w:right w:val="single" w:sz="4" w:space="4" w:color="auto"/>
        </w:pBdr>
        <w:rPr>
          <w:vertAlign w:val="superscript"/>
        </w:rPr>
      </w:pPr>
      <w:r>
        <w:tab/>
      </w:r>
      <w:r w:rsidR="00CA450C">
        <w:t>{&lt;Property name="Prop</w:t>
      </w:r>
      <w:r w:rsidRPr="00904B07">
        <w:t xml:space="preserve">1" uri= </w:t>
      </w:r>
      <w:hyperlink r:id="rId51" w:anchor="Prop1" w:history="1">
        <w:r w:rsidR="00CA450C" w:rsidRPr="00501E7F">
          <w:rPr>
            <w:rStyle w:val="Hyperlink"/>
          </w:rPr>
          <w:t>http://../..#Prop1</w:t>
        </w:r>
      </w:hyperlink>
      <w:r>
        <w:t>” /&gt;</w:t>
      </w:r>
    </w:p>
    <w:p w14:paraId="62429D47" w14:textId="77777777" w:rsidR="00B36D6A"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09888A8" w14:textId="5A633099"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B36D6A">
        <w:rPr>
          <w:rFonts w:ascii="Times New Roman" w:hAnsi="Times New Roman" w:cs="Times New Roman"/>
          <w:szCs w:val="24"/>
        </w:rPr>
        <w:t>&gt;</w:t>
      </w:r>
    </w:p>
    <w:p w14:paraId="66BF6308" w14:textId="0E244897" w:rsidR="00B36D6A" w:rsidRDefault="00CA450C"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B36D6A">
        <w:rPr>
          <w:rFonts w:ascii="Times New Roman" w:hAnsi="Times New Roman" w:cs="Times New Roman"/>
          <w:szCs w:val="24"/>
        </w:rPr>
        <w:t>1” uri=”</w:t>
      </w:r>
      <w:hyperlink r:id="rId52" w:anchor="SuperProp1" w:history="1">
        <w:r w:rsidRPr="00501E7F">
          <w:rPr>
            <w:rStyle w:val="Hyperlink"/>
            <w:rFonts w:ascii="Times New Roman" w:hAnsi="Times New Roman" w:cs="Times New Roman"/>
            <w:szCs w:val="24"/>
            <w:u w:color="0000FF"/>
          </w:rPr>
          <w:t>http://../..#SuperProp1</w:t>
        </w:r>
      </w:hyperlink>
      <w:r w:rsidR="00B36D6A">
        <w:rPr>
          <w:rFonts w:ascii="Times New Roman" w:hAnsi="Times New Roman" w:cs="Times New Roman"/>
          <w:szCs w:val="24"/>
        </w:rPr>
        <w:t xml:space="preserve">” /&gt;} </w:t>
      </w:r>
      <w:r w:rsidR="00B36D6A">
        <w:rPr>
          <w:rFonts w:ascii="Times New Roman" w:hAnsi="Times New Roman" w:cs="Times New Roman"/>
          <w:szCs w:val="24"/>
          <w:vertAlign w:val="superscript"/>
        </w:rPr>
        <w:t>n</w:t>
      </w:r>
    </w:p>
    <w:p w14:paraId="5747071E" w14:textId="51C0B267" w:rsidR="00B36D6A" w:rsidRDefault="00B36D6A" w:rsidP="00B36D6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CA450C">
        <w:rPr>
          <w:rFonts w:ascii="Times New Roman" w:hAnsi="Times New Roman" w:cs="Times New Roman"/>
          <w:szCs w:val="24"/>
        </w:rPr>
        <w:t>&lt;/SubProperties</w:t>
      </w:r>
      <w:r>
        <w:rPr>
          <w:rFonts w:ascii="Times New Roman" w:hAnsi="Times New Roman" w:cs="Times New Roman"/>
          <w:szCs w:val="24"/>
        </w:rPr>
        <w:t>&gt;</w:t>
      </w:r>
    </w:p>
    <w:p w14:paraId="5AE8E23D" w14:textId="1C65270C" w:rsidR="00B36D6A" w:rsidRDefault="002647A7"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lt;/Property</w:t>
      </w:r>
      <w:r w:rsidR="00B36D6A">
        <w:rPr>
          <w:rFonts w:ascii="Times New Roman" w:hAnsi="Times New Roman" w:cs="Times New Roman"/>
          <w:szCs w:val="24"/>
        </w:rPr>
        <w:t xml:space="preserve">&gt;} </w:t>
      </w:r>
      <w:r w:rsidR="00B36D6A" w:rsidRPr="003A2FF0">
        <w:rPr>
          <w:rFonts w:ascii="Times New Roman" w:hAnsi="Times New Roman" w:cs="Times New Roman"/>
          <w:szCs w:val="24"/>
          <w:vertAlign w:val="superscript"/>
        </w:rPr>
        <w:t>m</w:t>
      </w:r>
    </w:p>
    <w:p w14:paraId="333C1DEB" w14:textId="2CB4B50C" w:rsidR="00B36D6A" w:rsidRDefault="00B36D6A" w:rsidP="00B36D6A">
      <w:pPr>
        <w:pStyle w:val="NoSpacing"/>
        <w:pBdr>
          <w:top w:val="single" w:sz="4" w:space="1" w:color="auto"/>
          <w:left w:val="single" w:sz="4" w:space="4" w:color="auto"/>
          <w:bottom w:val="single" w:sz="4" w:space="1" w:color="auto"/>
          <w:right w:val="single" w:sz="4" w:space="4" w:color="auto"/>
        </w:pBdr>
      </w:pPr>
      <w:r w:rsidRPr="00A413D9">
        <w:t>&lt;/</w:t>
      </w:r>
      <w:r w:rsidR="002647A7">
        <w:t>Properties</w:t>
      </w:r>
      <w:r w:rsidRPr="00A413D9">
        <w:t>&gt;</w:t>
      </w:r>
    </w:p>
    <w:p w14:paraId="24549F75" w14:textId="0B2A4630" w:rsidR="00B36D6A" w:rsidRDefault="00B36D6A" w:rsidP="00B36D6A">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2647A7">
        <w:t>properties</w:t>
      </w:r>
      <w:r>
        <w:t xml:space="preserve"> passed in the request URL.</w:t>
      </w:r>
    </w:p>
    <w:p w14:paraId="5D76123C" w14:textId="77777777" w:rsidR="00B36D6A" w:rsidRPr="00C2678C" w:rsidRDefault="00B36D6A" w:rsidP="00B36D6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7EA3D594" w14:textId="77777777" w:rsidR="007D193A" w:rsidRDefault="007D193A" w:rsidP="006D3346">
      <w:pPr>
        <w:ind w:left="900" w:hanging="360"/>
      </w:pPr>
    </w:p>
    <w:p w14:paraId="54848309" w14:textId="77777777" w:rsidR="006D3346" w:rsidRDefault="006D3346" w:rsidP="007D193A">
      <w:pPr>
        <w:ind w:left="360"/>
      </w:pPr>
      <w:r>
        <w:t>Errors:</w:t>
      </w:r>
    </w:p>
    <w:p w14:paraId="7AA3C41C" w14:textId="12ECE175" w:rsidR="006D3346" w:rsidRDefault="006D3346" w:rsidP="006D3346">
      <w:pPr>
        <w:pStyle w:val="ListParagraph"/>
        <w:numPr>
          <w:ilvl w:val="0"/>
          <w:numId w:val="7"/>
        </w:numPr>
      </w:pPr>
      <w:r>
        <w:t>Property does not exist -&gt; 404 “ no such property exist”</w:t>
      </w:r>
    </w:p>
    <w:p w14:paraId="77A77030" w14:textId="77777777" w:rsidR="006D3346" w:rsidRDefault="006D3346" w:rsidP="006D3346">
      <w:pPr>
        <w:pStyle w:val="ListParagraph"/>
        <w:numPr>
          <w:ilvl w:val="0"/>
          <w:numId w:val="7"/>
        </w:numPr>
      </w:pPr>
      <w:r>
        <w:t>Ontology is not loaded -&gt; 404 “ requested ontology is not loaded”</w:t>
      </w:r>
    </w:p>
    <w:p w14:paraId="6D87D1C1" w14:textId="77777777" w:rsidR="006D3346" w:rsidRDefault="006D3346" w:rsidP="006D3346">
      <w:pPr>
        <w:pStyle w:val="ListParagraph"/>
        <w:numPr>
          <w:ilvl w:val="0"/>
          <w:numId w:val="7"/>
        </w:numPr>
      </w:pPr>
      <w:r>
        <w:t>Any other delimiter used instead of comma -&gt; 400</w:t>
      </w:r>
    </w:p>
    <w:p w14:paraId="7D0F6AA2" w14:textId="77777777" w:rsidR="00720198" w:rsidRDefault="00720198" w:rsidP="007D193A">
      <w:pPr>
        <w:ind w:left="360"/>
        <w:rPr>
          <w:b/>
        </w:rPr>
      </w:pPr>
      <w:r w:rsidRPr="00C2678C">
        <w:rPr>
          <w:b/>
        </w:rPr>
        <w:t>POST</w:t>
      </w:r>
    </w:p>
    <w:p w14:paraId="537ABCFD" w14:textId="192E85BE" w:rsidR="00720198" w:rsidRPr="00C3388A" w:rsidRDefault="00720198" w:rsidP="007D193A">
      <w:pPr>
        <w:ind w:left="360"/>
        <w:jc w:val="both"/>
      </w:pPr>
      <w:r>
        <w:t xml:space="preserve">This request creates sub-properties in the ontology mentioned in the request URL. The properties for which sub-classes are to be added are listed in comma-delimited fashion in the request URL. </w:t>
      </w:r>
    </w:p>
    <w:p w14:paraId="26B124BB" w14:textId="77777777" w:rsidR="00720198" w:rsidRDefault="00720198" w:rsidP="007D193A">
      <w:pPr>
        <w:ind w:left="360"/>
      </w:pPr>
      <w:r>
        <w:t>Request:</w:t>
      </w:r>
    </w:p>
    <w:p w14:paraId="74DAE635" w14:textId="77777777" w:rsidR="00720198" w:rsidRPr="00C2678C" w:rsidRDefault="00720198" w:rsidP="007D193A">
      <w:pPr>
        <w:ind w:left="360"/>
        <w:rPr>
          <w:i/>
        </w:rPr>
      </w:pPr>
      <w:r w:rsidRPr="00C2678C">
        <w:rPr>
          <w:i/>
        </w:rPr>
        <w:t>Resource</w:t>
      </w:r>
    </w:p>
    <w:p w14:paraId="0CBE7C03" w14:textId="77777777" w:rsidR="00720198" w:rsidRDefault="00720198" w:rsidP="004562EF">
      <w:pPr>
        <w:ind w:left="360"/>
      </w:pPr>
      <w:r>
        <w:lastRenderedPageBreak/>
        <w:t>{ontologyName}/subClassesOf/&lt;comma separated classes&gt;</w:t>
      </w:r>
    </w:p>
    <w:p w14:paraId="02A84334" w14:textId="77777777" w:rsidR="00720198" w:rsidRPr="00C2678C" w:rsidRDefault="00720198" w:rsidP="004562EF">
      <w:pPr>
        <w:ind w:left="360"/>
        <w:rPr>
          <w:i/>
        </w:rPr>
      </w:pPr>
      <w:r w:rsidRPr="00C2678C">
        <w:rPr>
          <w:i/>
        </w:rPr>
        <w:t xml:space="preserve">Content Type: </w:t>
      </w:r>
    </w:p>
    <w:p w14:paraId="0C26D9A4" w14:textId="77777777" w:rsidR="00720198" w:rsidRDefault="00720198" w:rsidP="004562EF">
      <w:pPr>
        <w:ind w:left="360"/>
      </w:pPr>
      <w:r>
        <w:t>application/xml</w:t>
      </w:r>
    </w:p>
    <w:p w14:paraId="49782173" w14:textId="77777777" w:rsidR="00720198" w:rsidRPr="00C2678C" w:rsidRDefault="00720198" w:rsidP="004562EF">
      <w:pPr>
        <w:ind w:left="360"/>
        <w:rPr>
          <w:i/>
        </w:rPr>
      </w:pPr>
      <w:r w:rsidRPr="00C2678C">
        <w:rPr>
          <w:i/>
        </w:rPr>
        <w:t>Body:</w:t>
      </w:r>
    </w:p>
    <w:p w14:paraId="20A82471" w14:textId="087F7F0C" w:rsidR="00720198" w:rsidRDefault="00720198" w:rsidP="004562EF">
      <w:pPr>
        <w:ind w:left="360"/>
        <w:jc w:val="both"/>
      </w:pPr>
      <w:r>
        <w:t>Information for each sub-</w:t>
      </w:r>
      <w:r w:rsidR="00F8337C">
        <w:t>property</w:t>
      </w:r>
      <w:r>
        <w:t xml:space="preserve"> that has to be created is provided as the request body in xml format as described below. For each </w:t>
      </w:r>
      <w:r w:rsidR="00F8337C">
        <w:t>property</w:t>
      </w:r>
      <w:r>
        <w:t xml:space="preserve"> mentioned in the URL, a </w:t>
      </w:r>
      <w:r w:rsidR="00F8337C">
        <w:t>Property</w:t>
      </w:r>
      <w:r>
        <w:t xml:space="preserve"> tag is required. Each </w:t>
      </w:r>
      <w:r w:rsidR="00F8337C">
        <w:t xml:space="preserve">property tag contains a list of SubProperty </w:t>
      </w:r>
      <w:r w:rsidR="00B859BF">
        <w:t>tag, which</w:t>
      </w:r>
      <w:r w:rsidR="00F8337C">
        <w:t xml:space="preserve"> </w:t>
      </w:r>
      <w:r>
        <w:t>describes the sub-class that has to be added to the ontology. If the</w:t>
      </w:r>
      <w:r w:rsidR="00F71429">
        <w:t xml:space="preserve"> Property mentioned in the SubProperty</w:t>
      </w:r>
      <w:r>
        <w:t xml:space="preserve"> tag is not present in the ontology, it will be added.</w:t>
      </w:r>
    </w:p>
    <w:p w14:paraId="6D8ACE47" w14:textId="023C05EA" w:rsidR="00720198" w:rsidRDefault="00720198" w:rsidP="00720198">
      <w:pPr>
        <w:pStyle w:val="NoSpacing"/>
        <w:pBdr>
          <w:top w:val="single" w:sz="4" w:space="1" w:color="auto"/>
          <w:left w:val="single" w:sz="4" w:space="4" w:color="auto"/>
          <w:bottom w:val="single" w:sz="4" w:space="1" w:color="auto"/>
          <w:right w:val="single" w:sz="4" w:space="4" w:color="auto"/>
        </w:pBdr>
      </w:pPr>
      <w:r w:rsidRPr="00A413D9">
        <w:t>&lt;</w:t>
      </w:r>
      <w:r w:rsidR="005C50E5">
        <w:t>Properties</w:t>
      </w:r>
      <w:r w:rsidRPr="00A413D9">
        <w:t>&gt;</w:t>
      </w:r>
    </w:p>
    <w:p w14:paraId="011861B9" w14:textId="7F12A1A0" w:rsidR="00720198" w:rsidRDefault="00720198" w:rsidP="00720198">
      <w:pPr>
        <w:pStyle w:val="NoSpacing"/>
        <w:pBdr>
          <w:top w:val="single" w:sz="4" w:space="1" w:color="auto"/>
          <w:left w:val="single" w:sz="4" w:space="4" w:color="auto"/>
          <w:bottom w:val="single" w:sz="4" w:space="1" w:color="auto"/>
          <w:right w:val="single" w:sz="4" w:space="4" w:color="auto"/>
        </w:pBdr>
        <w:rPr>
          <w:vertAlign w:val="superscript"/>
        </w:rPr>
      </w:pPr>
      <w:r>
        <w:tab/>
      </w:r>
      <w:r w:rsidR="005C50E5">
        <w:t>{&lt;Property name="Prop</w:t>
      </w:r>
      <w:r w:rsidRPr="00904B07">
        <w:t xml:space="preserve">1" uri= </w:t>
      </w:r>
      <w:hyperlink r:id="rId53" w:anchor="Prop1" w:history="1">
        <w:r w:rsidR="005C50E5" w:rsidRPr="00501E7F">
          <w:rPr>
            <w:rStyle w:val="Hyperlink"/>
          </w:rPr>
          <w:t>http://../..#Prop1</w:t>
        </w:r>
      </w:hyperlink>
      <w:r>
        <w:t>” /&gt;</w:t>
      </w:r>
    </w:p>
    <w:p w14:paraId="1F69A74A" w14:textId="77777777" w:rsidR="00720198"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r>
        <w:rPr>
          <w:vertAlign w:val="superscript"/>
        </w:rPr>
        <w:tab/>
      </w:r>
    </w:p>
    <w:p w14:paraId="33437463" w14:textId="1C1B8C81"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720198">
        <w:rPr>
          <w:rFonts w:ascii="Times New Roman" w:hAnsi="Times New Roman" w:cs="Times New Roman"/>
          <w:szCs w:val="24"/>
        </w:rPr>
        <w:t>&gt;</w:t>
      </w:r>
    </w:p>
    <w:p w14:paraId="3DD4C947" w14:textId="6C16DF15"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vertAlign w:val="superscript"/>
        </w:rPr>
      </w:pPr>
      <w:r>
        <w:rPr>
          <w:rFonts w:ascii="Times New Roman" w:hAnsi="Times New Roman" w:cs="Times New Roman"/>
          <w:szCs w:val="24"/>
        </w:rPr>
        <w:tab/>
      </w:r>
      <w:r>
        <w:rPr>
          <w:rFonts w:ascii="Times New Roman" w:hAnsi="Times New Roman" w:cs="Times New Roman"/>
          <w:szCs w:val="24"/>
        </w:rPr>
        <w:tab/>
        <w:t>{&lt;SubProperty name=”SuperProp</w:t>
      </w:r>
      <w:r w:rsidR="00720198">
        <w:rPr>
          <w:rFonts w:ascii="Times New Roman" w:hAnsi="Times New Roman" w:cs="Times New Roman"/>
          <w:szCs w:val="24"/>
        </w:rPr>
        <w:t>1” uri=”</w:t>
      </w:r>
      <w:hyperlink r:id="rId54" w:anchor="SuperProp1" w:history="1">
        <w:r w:rsidRPr="00501E7F">
          <w:rPr>
            <w:rStyle w:val="Hyperlink"/>
            <w:rFonts w:ascii="Times New Roman" w:hAnsi="Times New Roman" w:cs="Times New Roman"/>
            <w:szCs w:val="24"/>
            <w:u w:color="0000FF"/>
          </w:rPr>
          <w:t>http://../..#SuperProp1</w:t>
        </w:r>
      </w:hyperlink>
      <w:r w:rsidR="00720198">
        <w:rPr>
          <w:rFonts w:ascii="Times New Roman" w:hAnsi="Times New Roman" w:cs="Times New Roman"/>
          <w:szCs w:val="24"/>
        </w:rPr>
        <w:t xml:space="preserve">” /&gt;} </w:t>
      </w:r>
      <w:r w:rsidR="00720198">
        <w:rPr>
          <w:rFonts w:ascii="Times New Roman" w:hAnsi="Times New Roman" w:cs="Times New Roman"/>
          <w:szCs w:val="24"/>
          <w:vertAlign w:val="superscript"/>
        </w:rPr>
        <w:t>n</w:t>
      </w:r>
    </w:p>
    <w:p w14:paraId="273A79AE" w14:textId="77A19F3A"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5C50E5">
        <w:rPr>
          <w:rFonts w:ascii="Times New Roman" w:hAnsi="Times New Roman" w:cs="Times New Roman"/>
          <w:szCs w:val="24"/>
        </w:rPr>
        <w:t>&lt;/SubProperties</w:t>
      </w:r>
      <w:r>
        <w:rPr>
          <w:rFonts w:ascii="Times New Roman" w:hAnsi="Times New Roman" w:cs="Times New Roman"/>
          <w:szCs w:val="24"/>
        </w:rPr>
        <w:t>&gt;</w:t>
      </w:r>
    </w:p>
    <w:p w14:paraId="095AD1F2" w14:textId="77777777" w:rsidR="00720198" w:rsidRDefault="00720198"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7C34DA32" w14:textId="0C6A890A" w:rsidR="00720198" w:rsidRDefault="005C50E5" w:rsidP="00720198">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720198">
        <w:rPr>
          <w:rFonts w:ascii="Times New Roman" w:hAnsi="Times New Roman" w:cs="Times New Roman"/>
          <w:szCs w:val="24"/>
        </w:rPr>
        <w:t xml:space="preserve">&gt;} </w:t>
      </w:r>
      <w:r w:rsidR="00720198" w:rsidRPr="003A2FF0">
        <w:rPr>
          <w:rFonts w:ascii="Times New Roman" w:hAnsi="Times New Roman" w:cs="Times New Roman"/>
          <w:szCs w:val="24"/>
          <w:vertAlign w:val="superscript"/>
        </w:rPr>
        <w:t>m</w:t>
      </w:r>
    </w:p>
    <w:p w14:paraId="12A3B397" w14:textId="27CFC4C5" w:rsidR="00720198" w:rsidRDefault="005C50E5" w:rsidP="00720198">
      <w:pPr>
        <w:pStyle w:val="NoSpacing"/>
        <w:pBdr>
          <w:top w:val="single" w:sz="4" w:space="1" w:color="auto"/>
          <w:left w:val="single" w:sz="4" w:space="4" w:color="auto"/>
          <w:bottom w:val="single" w:sz="4" w:space="1" w:color="auto"/>
          <w:right w:val="single" w:sz="4" w:space="4" w:color="auto"/>
        </w:pBdr>
      </w:pPr>
      <w:r>
        <w:t>&lt;/Properties</w:t>
      </w:r>
      <w:r w:rsidR="00720198" w:rsidRPr="00A413D9">
        <w:t>&gt;</w:t>
      </w:r>
    </w:p>
    <w:p w14:paraId="2D2D7269" w14:textId="74CFDE53" w:rsidR="00720198" w:rsidRDefault="00720198" w:rsidP="00720198">
      <w:pPr>
        <w:pStyle w:val="NoSpacing"/>
        <w:pBdr>
          <w:top w:val="single" w:sz="4" w:space="1" w:color="auto"/>
          <w:left w:val="single" w:sz="4" w:space="4" w:color="auto"/>
          <w:bottom w:val="single" w:sz="4" w:space="1" w:color="auto"/>
          <w:right w:val="single" w:sz="4" w:space="4" w:color="auto"/>
        </w:pBdr>
      </w:pPr>
      <w:r>
        <w:t>m</w:t>
      </w:r>
      <w:r w:rsidRPr="00C3388A">
        <w:t xml:space="preserve"> </w:t>
      </w:r>
      <w:r>
        <w:t xml:space="preserve">Number of </w:t>
      </w:r>
      <w:r w:rsidR="002647A7">
        <w:t>properties</w:t>
      </w:r>
      <w:r>
        <w:t xml:space="preserve"> passed in the request URL.</w:t>
      </w:r>
    </w:p>
    <w:p w14:paraId="438AF5B8" w14:textId="77777777" w:rsidR="00720198" w:rsidRPr="00C2678C" w:rsidRDefault="00720198" w:rsidP="00720198">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n: Can occur n number of times.</w:t>
      </w:r>
    </w:p>
    <w:p w14:paraId="450169F0" w14:textId="77777777" w:rsidR="00720198" w:rsidRDefault="00720198" w:rsidP="00720198"/>
    <w:p w14:paraId="6249EAB6" w14:textId="77777777" w:rsidR="00720198" w:rsidRDefault="00720198" w:rsidP="004562EF">
      <w:pPr>
        <w:ind w:left="360"/>
      </w:pPr>
      <w:r>
        <w:t>Errors:</w:t>
      </w:r>
    </w:p>
    <w:p w14:paraId="48BE2FBE" w14:textId="0AEF0D38" w:rsidR="00720198" w:rsidRDefault="00857655" w:rsidP="00720198">
      <w:pPr>
        <w:pStyle w:val="ListParagraph"/>
        <w:numPr>
          <w:ilvl w:val="0"/>
          <w:numId w:val="7"/>
        </w:numPr>
      </w:pPr>
      <w:r>
        <w:t>Property</w:t>
      </w:r>
      <w:r w:rsidR="00720198">
        <w:t xml:space="preserve"> does not exist -&gt; 404 “ no such </w:t>
      </w:r>
      <w:r>
        <w:t>property</w:t>
      </w:r>
      <w:r w:rsidR="00720198">
        <w:t xml:space="preserve"> exist”</w:t>
      </w:r>
    </w:p>
    <w:p w14:paraId="433A6DE1" w14:textId="77777777" w:rsidR="00720198" w:rsidRDefault="00720198" w:rsidP="00720198">
      <w:pPr>
        <w:pStyle w:val="ListParagraph"/>
        <w:numPr>
          <w:ilvl w:val="0"/>
          <w:numId w:val="7"/>
        </w:numPr>
      </w:pPr>
      <w:r>
        <w:t>Ontology is not loaded -&gt; 404 “ requested ontology is not loaded”</w:t>
      </w:r>
    </w:p>
    <w:p w14:paraId="3396331F" w14:textId="77777777" w:rsidR="00720198" w:rsidRDefault="00720198" w:rsidP="00720198">
      <w:pPr>
        <w:pStyle w:val="ListParagraph"/>
        <w:numPr>
          <w:ilvl w:val="0"/>
          <w:numId w:val="7"/>
        </w:numPr>
      </w:pPr>
      <w:r>
        <w:t>Any other delimiter used instead of comma -&gt; 400</w:t>
      </w:r>
    </w:p>
    <w:p w14:paraId="28540E96" w14:textId="77777777" w:rsidR="004562EF" w:rsidRDefault="004562EF" w:rsidP="00720198"/>
    <w:p w14:paraId="0E9E718D" w14:textId="77777777" w:rsidR="004562EF" w:rsidRDefault="004562EF" w:rsidP="004562EF">
      <w:pPr>
        <w:ind w:left="900" w:hanging="360"/>
        <w:rPr>
          <w:b/>
        </w:rPr>
      </w:pPr>
    </w:p>
    <w:p w14:paraId="6F76D675" w14:textId="77777777" w:rsidR="004562EF" w:rsidRDefault="004562EF" w:rsidP="004562EF">
      <w:pPr>
        <w:ind w:left="900" w:hanging="360"/>
        <w:rPr>
          <w:b/>
        </w:rPr>
      </w:pPr>
    </w:p>
    <w:p w14:paraId="3D0E3519" w14:textId="77777777" w:rsidR="004562EF" w:rsidRDefault="004562EF" w:rsidP="004562EF">
      <w:pPr>
        <w:ind w:left="900" w:hanging="360"/>
        <w:rPr>
          <w:b/>
        </w:rPr>
      </w:pPr>
    </w:p>
    <w:p w14:paraId="5DA5689B" w14:textId="77777777" w:rsidR="004562EF" w:rsidRDefault="009152AA" w:rsidP="004562EF">
      <w:pPr>
        <w:ind w:left="450" w:hanging="90"/>
        <w:rPr>
          <w:b/>
        </w:rPr>
      </w:pPr>
      <w:r w:rsidRPr="005E1AA0">
        <w:rPr>
          <w:b/>
        </w:rPr>
        <w:lastRenderedPageBreak/>
        <w:t>PUT</w:t>
      </w:r>
    </w:p>
    <w:p w14:paraId="40A67A85" w14:textId="2DAADAF3" w:rsidR="009152AA" w:rsidRPr="004562EF" w:rsidRDefault="009152AA" w:rsidP="004562EF">
      <w:pPr>
        <w:ind w:left="360"/>
        <w:rPr>
          <w:b/>
        </w:rPr>
      </w:pPr>
      <w:r>
        <w:t>This requests, updates sub-properties of each property mentioned in the URL. Information for each property that has to be updated is passed as request body in xml format as described below.</w:t>
      </w:r>
    </w:p>
    <w:p w14:paraId="4DB717E8" w14:textId="77777777" w:rsidR="009152AA" w:rsidRDefault="009152AA" w:rsidP="004562EF">
      <w:pPr>
        <w:ind w:left="360"/>
      </w:pPr>
      <w:r>
        <w:t>Request:</w:t>
      </w:r>
    </w:p>
    <w:p w14:paraId="041D0616" w14:textId="77777777" w:rsidR="009152AA" w:rsidRPr="00C2678C" w:rsidRDefault="009152AA" w:rsidP="004562EF">
      <w:pPr>
        <w:ind w:left="360"/>
        <w:rPr>
          <w:i/>
        </w:rPr>
      </w:pPr>
      <w:r w:rsidRPr="00C2678C">
        <w:rPr>
          <w:i/>
        </w:rPr>
        <w:t>Resource</w:t>
      </w:r>
    </w:p>
    <w:p w14:paraId="687F358F" w14:textId="00D0730A" w:rsidR="009152AA" w:rsidRDefault="009152AA" w:rsidP="004562EF">
      <w:pPr>
        <w:ind w:left="360"/>
      </w:pPr>
      <w:r>
        <w:t>{ontologyName}/subPropertiesOf/&lt;comma separated properties&gt;</w:t>
      </w:r>
    </w:p>
    <w:p w14:paraId="7336984C" w14:textId="77777777" w:rsidR="009152AA" w:rsidRPr="00C2678C" w:rsidRDefault="009152AA" w:rsidP="004562EF">
      <w:pPr>
        <w:ind w:left="360"/>
        <w:rPr>
          <w:i/>
        </w:rPr>
      </w:pPr>
      <w:r w:rsidRPr="00C2678C">
        <w:rPr>
          <w:i/>
        </w:rPr>
        <w:t xml:space="preserve">Content Type: </w:t>
      </w:r>
    </w:p>
    <w:p w14:paraId="107D844A" w14:textId="77777777" w:rsidR="009152AA" w:rsidRDefault="009152AA" w:rsidP="004562EF">
      <w:pPr>
        <w:ind w:left="360"/>
      </w:pPr>
      <w:r>
        <w:t>application/xml</w:t>
      </w:r>
    </w:p>
    <w:p w14:paraId="3A48B4EB" w14:textId="77777777" w:rsidR="009152AA" w:rsidRPr="00C2678C" w:rsidRDefault="009152AA" w:rsidP="004562EF">
      <w:pPr>
        <w:ind w:left="360"/>
        <w:rPr>
          <w:i/>
        </w:rPr>
      </w:pPr>
      <w:r w:rsidRPr="00C2678C">
        <w:rPr>
          <w:i/>
        </w:rPr>
        <w:t>Body:</w:t>
      </w:r>
    </w:p>
    <w:p w14:paraId="12517164" w14:textId="7CC0DFDA" w:rsidR="009152AA" w:rsidRDefault="009152AA" w:rsidP="004562EF">
      <w:pPr>
        <w:ind w:left="360"/>
        <w:jc w:val="both"/>
      </w:pPr>
      <w:r>
        <w:t>Infor</w:t>
      </w:r>
      <w:r w:rsidR="00E044A6">
        <w:t>mation for each sub-property</w:t>
      </w:r>
      <w:r>
        <w:t xml:space="preserve"> that has to be updated is provided as the </w:t>
      </w:r>
      <w:r w:rsidR="00E044A6">
        <w:t>request</w:t>
      </w:r>
      <w:r>
        <w:t xml:space="preserve"> body in xml format as described below. For each </w:t>
      </w:r>
      <w:r w:rsidR="00E044A6">
        <w:t>property</w:t>
      </w:r>
      <w:r>
        <w:t xml:space="preserve"> mentioned in the URL, a </w:t>
      </w:r>
      <w:r w:rsidR="00E044A6">
        <w:t>Property</w:t>
      </w:r>
      <w:r>
        <w:t xml:space="preserve"> tag is required. Each </w:t>
      </w:r>
      <w:r w:rsidR="00E044A6">
        <w:t>Property tag contains a list of SubProperty tag. The SubProperty</w:t>
      </w:r>
      <w:r>
        <w:t xml:space="preserve"> tag describes the su</w:t>
      </w:r>
      <w:r w:rsidR="00E044A6">
        <w:t>b-property</w:t>
      </w:r>
      <w:r>
        <w:t xml:space="preserve"> that has to be updated and e</w:t>
      </w:r>
      <w:r w:rsidR="00E044A6">
        <w:t>ach SubProperty</w:t>
      </w:r>
      <w:r>
        <w:t xml:space="preserve"> tag contains a</w:t>
      </w:r>
      <w:r w:rsidR="00E044A6">
        <w:t>n</w:t>
      </w:r>
      <w:r>
        <w:t xml:space="preserve"> Update tag mentioning the </w:t>
      </w:r>
      <w:r w:rsidR="00E044A6">
        <w:t>sub-Property</w:t>
      </w:r>
      <w:r>
        <w:t xml:space="preserve"> </w:t>
      </w:r>
      <w:r w:rsidR="005873D8">
        <w:t xml:space="preserve">with which this property has to be updated with. </w:t>
      </w:r>
      <w:r>
        <w:t xml:space="preserve">The Update tag should mention a </w:t>
      </w:r>
      <w:r w:rsidR="005873D8">
        <w:t>property</w:t>
      </w:r>
      <w:r>
        <w:t xml:space="preserve"> that is already present in the ontology, new </w:t>
      </w:r>
      <w:r w:rsidR="005873D8">
        <w:t>properties</w:t>
      </w:r>
      <w:r>
        <w:t xml:space="preserve"> will not be created.</w:t>
      </w:r>
    </w:p>
    <w:p w14:paraId="5977D0E2" w14:textId="25F0979A" w:rsidR="009152AA" w:rsidRDefault="009152AA" w:rsidP="009152AA">
      <w:pPr>
        <w:pStyle w:val="NoSpacing"/>
        <w:pBdr>
          <w:top w:val="single" w:sz="4" w:space="1" w:color="auto"/>
          <w:left w:val="single" w:sz="4" w:space="4" w:color="auto"/>
          <w:bottom w:val="single" w:sz="4" w:space="1" w:color="auto"/>
          <w:right w:val="single" w:sz="4" w:space="4" w:color="auto"/>
        </w:pBdr>
      </w:pPr>
      <w:r w:rsidRPr="00A413D9">
        <w:t>&lt;</w:t>
      </w:r>
      <w:r w:rsidR="0078247B">
        <w:t>Properties</w:t>
      </w:r>
      <w:r w:rsidRPr="00A413D9">
        <w:t>&gt;</w:t>
      </w:r>
    </w:p>
    <w:p w14:paraId="649559D9" w14:textId="6470AB3D" w:rsidR="009152AA" w:rsidRDefault="009152AA" w:rsidP="009152AA">
      <w:pPr>
        <w:pStyle w:val="NoSpacing"/>
        <w:pBdr>
          <w:top w:val="single" w:sz="4" w:space="1" w:color="auto"/>
          <w:left w:val="single" w:sz="4" w:space="4" w:color="auto"/>
          <w:bottom w:val="single" w:sz="4" w:space="1" w:color="auto"/>
          <w:right w:val="single" w:sz="4" w:space="4" w:color="auto"/>
        </w:pBdr>
        <w:rPr>
          <w:vertAlign w:val="superscript"/>
        </w:rPr>
      </w:pPr>
      <w:r>
        <w:tab/>
      </w:r>
      <w:r w:rsidR="0078247B">
        <w:t>{&lt;Property name="Prop</w:t>
      </w:r>
      <w:r w:rsidRPr="00904B07">
        <w:t xml:space="preserve">1" uri= </w:t>
      </w:r>
      <w:hyperlink r:id="rId55" w:anchor="Prop1" w:history="1">
        <w:r w:rsidR="0078247B" w:rsidRPr="00501E7F">
          <w:rPr>
            <w:rStyle w:val="Hyperlink"/>
          </w:rPr>
          <w:t>http://../..#Prop1</w:t>
        </w:r>
      </w:hyperlink>
      <w:r>
        <w:t>” /&gt;</w:t>
      </w:r>
    </w:p>
    <w:p w14:paraId="50A4BB50"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vertAlign w:val="superscript"/>
        </w:rPr>
        <w:tab/>
      </w:r>
    </w:p>
    <w:p w14:paraId="5AB2D1F7" w14:textId="5667AFAE"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t>&lt;SubProperties</w:t>
      </w:r>
      <w:r w:rsidR="009152AA">
        <w:rPr>
          <w:rFonts w:ascii="Times New Roman" w:hAnsi="Times New Roman" w:cs="Times New Roman"/>
          <w:szCs w:val="24"/>
        </w:rPr>
        <w:t>&gt;</w:t>
      </w:r>
    </w:p>
    <w:p w14:paraId="192DCBC5" w14:textId="17B92A7B" w:rsidR="009152AA" w:rsidRDefault="0078247B"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ab/>
      </w:r>
      <w:r>
        <w:rPr>
          <w:rFonts w:ascii="Times New Roman" w:hAnsi="Times New Roman" w:cs="Times New Roman"/>
          <w:szCs w:val="24"/>
        </w:rPr>
        <w:tab/>
        <w:t>{&lt;SubProperty name=”SuperProp</w:t>
      </w:r>
      <w:r w:rsidR="009152AA">
        <w:rPr>
          <w:rFonts w:ascii="Times New Roman" w:hAnsi="Times New Roman" w:cs="Times New Roman"/>
          <w:szCs w:val="24"/>
        </w:rPr>
        <w:t>1” uri=”</w:t>
      </w:r>
      <w:hyperlink r:id="rId56" w:anchor="SuperProp1" w:history="1">
        <w:r w:rsidRPr="00501E7F">
          <w:rPr>
            <w:rStyle w:val="Hyperlink"/>
            <w:rFonts w:ascii="Times New Roman" w:hAnsi="Times New Roman" w:cs="Times New Roman"/>
            <w:szCs w:val="24"/>
            <w:u w:color="0000FF"/>
          </w:rPr>
          <w:t>http://../..#SuperProp1</w:t>
        </w:r>
      </w:hyperlink>
      <w:r w:rsidR="009152AA">
        <w:rPr>
          <w:rFonts w:ascii="Times New Roman" w:hAnsi="Times New Roman" w:cs="Times New Roman"/>
          <w:szCs w:val="24"/>
        </w:rPr>
        <w:t>” /&gt;</w:t>
      </w:r>
    </w:p>
    <w:p w14:paraId="0CEF12A5" w14:textId="77777777"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rPr>
          <w:rFonts w:ascii="Times New Roman" w:hAnsi="Times New Roman" w:cs="Times New Roman"/>
          <w:szCs w:val="24"/>
        </w:rPr>
        <w:t xml:space="preserve">                                     </w:t>
      </w:r>
      <w:r>
        <w:rPr>
          <w:rFonts w:ascii="Times New Roman" w:hAnsi="Times New Roman" w:cs="Times New Roman"/>
          <w:szCs w:val="24"/>
        </w:rPr>
        <w:tab/>
        <w:t>&lt;Update name=”M1” uri=</w:t>
      </w:r>
      <w:hyperlink r:id="rId57" w:anchor="M1" w:history="1">
        <w:r w:rsidRPr="00501E7F">
          <w:rPr>
            <w:rStyle w:val="Hyperlink"/>
            <w:rFonts w:ascii="Times New Roman" w:hAnsi="Times New Roman" w:cs="Times New Roman"/>
            <w:szCs w:val="24"/>
          </w:rPr>
          <w:t>http://../..#M1</w:t>
        </w:r>
      </w:hyperlink>
      <w:r>
        <w:rPr>
          <w:rFonts w:ascii="Times New Roman" w:hAnsi="Times New Roman" w:cs="Times New Roman"/>
          <w:szCs w:val="24"/>
        </w:rPr>
        <w:t>”  /&gt;</w:t>
      </w:r>
    </w:p>
    <w:p w14:paraId="4AAB01C2" w14:textId="07327683" w:rsidR="009152AA"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vertAlign w:val="superscript"/>
        </w:rPr>
      </w:pPr>
      <w:r>
        <w:rPr>
          <w:rFonts w:ascii="Times New Roman" w:hAnsi="Times New Roman" w:cs="Times New Roman"/>
          <w:szCs w:val="24"/>
        </w:rPr>
        <w:t xml:space="preserve">                </w:t>
      </w:r>
      <w:r w:rsidR="0030051C">
        <w:rPr>
          <w:rFonts w:ascii="Times New Roman" w:hAnsi="Times New Roman" w:cs="Times New Roman"/>
          <w:szCs w:val="24"/>
        </w:rPr>
        <w:t xml:space="preserve">                      &lt;/SubProperty</w:t>
      </w:r>
      <w:r>
        <w:rPr>
          <w:rFonts w:ascii="Times New Roman" w:hAnsi="Times New Roman" w:cs="Times New Roman"/>
          <w:szCs w:val="24"/>
        </w:rPr>
        <w:t xml:space="preserve">&gt;} </w:t>
      </w:r>
      <w:r>
        <w:rPr>
          <w:rFonts w:ascii="Times New Roman" w:hAnsi="Times New Roman" w:cs="Times New Roman"/>
          <w:szCs w:val="24"/>
          <w:vertAlign w:val="superscript"/>
        </w:rPr>
        <w:t>n</w:t>
      </w:r>
    </w:p>
    <w:p w14:paraId="1D6F43B3" w14:textId="3288179A"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vertAlign w:val="superscript"/>
        </w:rPr>
        <w:tab/>
      </w:r>
      <w:r w:rsidR="0030051C">
        <w:rPr>
          <w:rFonts w:ascii="Times New Roman" w:hAnsi="Times New Roman" w:cs="Times New Roman"/>
          <w:szCs w:val="24"/>
        </w:rPr>
        <w:t>&lt;/SubProperties</w:t>
      </w:r>
      <w:r>
        <w:rPr>
          <w:rFonts w:ascii="Times New Roman" w:hAnsi="Times New Roman" w:cs="Times New Roman"/>
          <w:szCs w:val="24"/>
        </w:rPr>
        <w:t>&gt;</w:t>
      </w:r>
    </w:p>
    <w:p w14:paraId="5084E3CC" w14:textId="77777777" w:rsidR="009152AA" w:rsidRDefault="009152AA"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p>
    <w:p w14:paraId="1523E4AD" w14:textId="18BA1589" w:rsidR="009152AA" w:rsidRDefault="0030051C" w:rsidP="009152AA">
      <w:pPr>
        <w:pStyle w:val="NoSpacing"/>
        <w:pBdr>
          <w:top w:val="single" w:sz="4" w:space="1" w:color="auto"/>
          <w:left w:val="single" w:sz="4" w:space="4" w:color="auto"/>
          <w:bottom w:val="single" w:sz="4" w:space="1" w:color="auto"/>
          <w:right w:val="single" w:sz="4" w:space="4" w:color="auto"/>
        </w:pBdr>
        <w:ind w:firstLine="720"/>
        <w:rPr>
          <w:rFonts w:ascii="Times New Roman" w:hAnsi="Times New Roman" w:cs="Times New Roman"/>
          <w:szCs w:val="24"/>
        </w:rPr>
      </w:pPr>
      <w:r>
        <w:rPr>
          <w:rFonts w:ascii="Times New Roman" w:hAnsi="Times New Roman" w:cs="Times New Roman"/>
          <w:szCs w:val="24"/>
        </w:rPr>
        <w:t>&lt;/Property</w:t>
      </w:r>
      <w:r w:rsidR="009152AA">
        <w:rPr>
          <w:rFonts w:ascii="Times New Roman" w:hAnsi="Times New Roman" w:cs="Times New Roman"/>
          <w:szCs w:val="24"/>
        </w:rPr>
        <w:t xml:space="preserve">&gt;} </w:t>
      </w:r>
      <w:r w:rsidR="009152AA" w:rsidRPr="003A2FF0">
        <w:rPr>
          <w:rFonts w:ascii="Times New Roman" w:hAnsi="Times New Roman" w:cs="Times New Roman"/>
          <w:szCs w:val="24"/>
          <w:vertAlign w:val="superscript"/>
        </w:rPr>
        <w:t>m</w:t>
      </w:r>
    </w:p>
    <w:p w14:paraId="1D0872FA" w14:textId="5B32D24F" w:rsidR="009152AA" w:rsidRDefault="0030051C" w:rsidP="009152AA">
      <w:pPr>
        <w:pStyle w:val="NoSpacing"/>
        <w:pBdr>
          <w:top w:val="single" w:sz="4" w:space="1" w:color="auto"/>
          <w:left w:val="single" w:sz="4" w:space="4" w:color="auto"/>
          <w:bottom w:val="single" w:sz="4" w:space="1" w:color="auto"/>
          <w:right w:val="single" w:sz="4" w:space="4" w:color="auto"/>
        </w:pBdr>
      </w:pPr>
      <w:r>
        <w:t>&lt;/Properties</w:t>
      </w:r>
      <w:r w:rsidR="009152AA" w:rsidRPr="00A413D9">
        <w:t>&gt;</w:t>
      </w:r>
    </w:p>
    <w:p w14:paraId="682FA826" w14:textId="42A4A02C" w:rsidR="009152AA" w:rsidRDefault="009152AA" w:rsidP="009152AA">
      <w:pPr>
        <w:pStyle w:val="NoSpacing"/>
        <w:pBdr>
          <w:top w:val="single" w:sz="4" w:space="1" w:color="auto"/>
          <w:left w:val="single" w:sz="4" w:space="4" w:color="auto"/>
          <w:bottom w:val="single" w:sz="4" w:space="1" w:color="auto"/>
          <w:right w:val="single" w:sz="4" w:space="4" w:color="auto"/>
        </w:pBdr>
      </w:pPr>
      <w:r>
        <w:t xml:space="preserve">m: Number of </w:t>
      </w:r>
      <w:r w:rsidR="00247719">
        <w:t>properties</w:t>
      </w:r>
      <w:r>
        <w:t xml:space="preserve"> passed in the request URL.</w:t>
      </w:r>
    </w:p>
    <w:p w14:paraId="0752B703" w14:textId="77777777" w:rsidR="009152AA" w:rsidRPr="00C2678C" w:rsidRDefault="009152AA" w:rsidP="009152AA">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lastRenderedPageBreak/>
        <w:t>n: Can occur n number of times.</w:t>
      </w:r>
    </w:p>
    <w:p w14:paraId="0B43B593" w14:textId="77777777" w:rsidR="009152AA" w:rsidRDefault="009152AA" w:rsidP="009152AA"/>
    <w:p w14:paraId="3F9986D1" w14:textId="77777777" w:rsidR="009152AA" w:rsidRDefault="009152AA" w:rsidP="00D24AE8">
      <w:pPr>
        <w:ind w:left="360"/>
      </w:pPr>
      <w:r>
        <w:t>Errors:</w:t>
      </w:r>
    </w:p>
    <w:p w14:paraId="7FD5E586" w14:textId="0E871E4E" w:rsidR="009152AA" w:rsidRDefault="00247719" w:rsidP="009152AA">
      <w:pPr>
        <w:pStyle w:val="ListParagraph"/>
        <w:numPr>
          <w:ilvl w:val="0"/>
          <w:numId w:val="7"/>
        </w:numPr>
      </w:pPr>
      <w:r>
        <w:t>Property</w:t>
      </w:r>
      <w:r w:rsidR="009152AA">
        <w:t xml:space="preserve"> does not exist -&gt; 404 “ no such </w:t>
      </w:r>
      <w:r>
        <w:t>property</w:t>
      </w:r>
      <w:r w:rsidR="009152AA">
        <w:t xml:space="preserve"> exist”</w:t>
      </w:r>
    </w:p>
    <w:p w14:paraId="4BD35192" w14:textId="6C972412" w:rsidR="009152AA" w:rsidRDefault="00247719" w:rsidP="009152AA">
      <w:pPr>
        <w:pStyle w:val="ListParagraph"/>
        <w:numPr>
          <w:ilvl w:val="0"/>
          <w:numId w:val="7"/>
        </w:numPr>
      </w:pPr>
      <w:r>
        <w:t>Sub-Property</w:t>
      </w:r>
      <w:r w:rsidR="009152AA">
        <w:t xml:space="preserve"> does not</w:t>
      </w:r>
      <w:r>
        <w:t xml:space="preserve"> exist -&gt; 404 “no such sub-property</w:t>
      </w:r>
      <w:r w:rsidR="009152AA">
        <w:t xml:space="preserve"> exist”</w:t>
      </w:r>
    </w:p>
    <w:p w14:paraId="04ED2CAD" w14:textId="77777777" w:rsidR="009152AA" w:rsidRDefault="009152AA" w:rsidP="009152AA">
      <w:pPr>
        <w:pStyle w:val="ListParagraph"/>
        <w:numPr>
          <w:ilvl w:val="0"/>
          <w:numId w:val="7"/>
        </w:numPr>
      </w:pPr>
      <w:r>
        <w:t>Ontology is not loaded -&gt; 404 “ requested ontology is not loaded”</w:t>
      </w:r>
    </w:p>
    <w:p w14:paraId="19D7AC23" w14:textId="77777777" w:rsidR="009152AA" w:rsidRDefault="009152AA" w:rsidP="009152AA">
      <w:pPr>
        <w:pStyle w:val="ListParagraph"/>
        <w:numPr>
          <w:ilvl w:val="0"/>
          <w:numId w:val="7"/>
        </w:numPr>
      </w:pPr>
      <w:r>
        <w:t>Any other delimiter used instead of comma -&gt; 400</w:t>
      </w:r>
    </w:p>
    <w:p w14:paraId="01F3728A" w14:textId="77777777" w:rsidR="009152AA" w:rsidRDefault="009152AA" w:rsidP="009152AA"/>
    <w:p w14:paraId="737DD7F8" w14:textId="77777777" w:rsidR="009152AA" w:rsidRPr="005E1AA0" w:rsidRDefault="009152AA" w:rsidP="009152AA">
      <w:pPr>
        <w:rPr>
          <w:b/>
        </w:rPr>
      </w:pPr>
    </w:p>
    <w:p w14:paraId="3DD33C02" w14:textId="77777777" w:rsidR="009152AA" w:rsidRPr="00A41C35" w:rsidRDefault="009152AA" w:rsidP="00090259">
      <w:pPr>
        <w:ind w:left="360"/>
        <w:rPr>
          <w:b/>
        </w:rPr>
      </w:pPr>
      <w:r w:rsidRPr="00A41C35">
        <w:rPr>
          <w:b/>
        </w:rPr>
        <w:t>DELETE</w:t>
      </w:r>
    </w:p>
    <w:p w14:paraId="6BB1ED51" w14:textId="477B7A47" w:rsidR="009152AA" w:rsidRDefault="009152AA" w:rsidP="00090259">
      <w:pPr>
        <w:ind w:left="360"/>
      </w:pPr>
      <w:r>
        <w:t>This</w:t>
      </w:r>
      <w:r w:rsidR="0070723C">
        <w:t xml:space="preserve"> request removes the sub-properties</w:t>
      </w:r>
      <w:r>
        <w:t xml:space="preserve"> of the </w:t>
      </w:r>
      <w:r w:rsidR="0070723C">
        <w:t>properties</w:t>
      </w:r>
      <w:r>
        <w:t xml:space="preserve"> mentioned in the URL from the ontology. </w:t>
      </w:r>
    </w:p>
    <w:p w14:paraId="23EA3F67" w14:textId="77777777" w:rsidR="009152AA" w:rsidRDefault="009152AA" w:rsidP="00090259">
      <w:pPr>
        <w:ind w:left="360"/>
      </w:pPr>
      <w:r>
        <w:t>Request:</w:t>
      </w:r>
    </w:p>
    <w:p w14:paraId="6C8F195F" w14:textId="77777777" w:rsidR="009152AA" w:rsidRPr="00C2678C" w:rsidRDefault="009152AA" w:rsidP="00090259">
      <w:pPr>
        <w:ind w:left="360"/>
        <w:rPr>
          <w:i/>
        </w:rPr>
      </w:pPr>
      <w:r w:rsidRPr="00C2678C">
        <w:rPr>
          <w:i/>
        </w:rPr>
        <w:t>Resource</w:t>
      </w:r>
    </w:p>
    <w:p w14:paraId="48CD523D" w14:textId="2F18C605" w:rsidR="009152AA" w:rsidRDefault="0070210D" w:rsidP="00090259">
      <w:pPr>
        <w:ind w:left="360"/>
      </w:pPr>
      <w:r>
        <w:t>/subPropertisOf</w:t>
      </w:r>
      <w:r w:rsidR="009152AA">
        <w:t>/&lt;comma separated names of classes&gt;</w:t>
      </w:r>
    </w:p>
    <w:p w14:paraId="53DC95E3" w14:textId="77777777" w:rsidR="00B36D6A" w:rsidRDefault="00B36D6A" w:rsidP="007503F6">
      <w:pPr>
        <w:pStyle w:val="ListParagraph"/>
        <w:ind w:left="450"/>
      </w:pPr>
    </w:p>
    <w:p w14:paraId="501EF592" w14:textId="4305B97F" w:rsidR="00ED0494" w:rsidRDefault="00A458A1" w:rsidP="0052031D">
      <w:pPr>
        <w:pStyle w:val="ListParagraph"/>
        <w:ind w:left="0"/>
      </w:pPr>
      <w:r>
        <w:t>4.3 Navigation</w:t>
      </w:r>
      <w:r w:rsidR="0052031D">
        <w:t xml:space="preserve"> Service</w:t>
      </w:r>
    </w:p>
    <w:p w14:paraId="7A5B29F8" w14:textId="20B0E9E0" w:rsidR="00EE78FB" w:rsidRDefault="00EE78FB" w:rsidP="0052031D">
      <w:pPr>
        <w:pStyle w:val="ListParagraph"/>
        <w:ind w:left="0"/>
      </w:pPr>
      <w:r>
        <w:t xml:space="preserve">This service provides an interface to navigate from one class or instance of </w:t>
      </w:r>
      <w:r w:rsidR="00132C54">
        <w:t>ontology</w:t>
      </w:r>
      <w:r>
        <w:t xml:space="preserve"> to another class or</w:t>
      </w:r>
      <w:r w:rsidR="00132C54">
        <w:t xml:space="preserve"> instance along the properties. The client application provides the path query in form of a RESTful URI. Following is the query syntax for invoking this service and brief explanation about how it works.</w:t>
      </w:r>
    </w:p>
    <w:p w14:paraId="31058987" w14:textId="165AD401" w:rsidR="0052031D" w:rsidRPr="0052031D" w:rsidRDefault="006B3AB9" w:rsidP="0052031D">
      <w:pPr>
        <w:rPr>
          <w:color w:val="1A1A1A"/>
        </w:rPr>
      </w:pPr>
      <w:r w:rsidRPr="0052031D">
        <w:t>Query</w:t>
      </w:r>
      <w:r w:rsidR="0052031D" w:rsidRPr="0052031D">
        <w:t xml:space="preserve"> syntax:</w:t>
      </w:r>
    </w:p>
    <w:p w14:paraId="3C79D6E3" w14:textId="50BFF4BD" w:rsidR="0052031D" w:rsidRPr="0052031D" w:rsidRDefault="0052031D" w:rsidP="0052031D">
      <w:r w:rsidRPr="0052031D">
        <w:t>navigate/{ont</w:t>
      </w:r>
      <w:r w:rsidR="005523CE">
        <w:t>ology</w:t>
      </w:r>
      <w:r w:rsidRPr="0052031D">
        <w:t>Name}</w:t>
      </w:r>
      <w:r w:rsidR="005523CE">
        <w:t>/</w:t>
      </w:r>
      <w:r w:rsidRPr="0052031D">
        <w:rPr>
          <w:b/>
          <w:bCs/>
        </w:rPr>
        <w:t>class/{className}/{property}+</w:t>
      </w:r>
    </w:p>
    <w:p w14:paraId="602084E7" w14:textId="6F1CD78A" w:rsidR="0052031D" w:rsidRDefault="0052031D" w:rsidP="0052031D">
      <w:r w:rsidRPr="0052031D">
        <w:t>navigate</w:t>
      </w:r>
      <w:r w:rsidRPr="0052031D">
        <w:rPr>
          <w:b/>
          <w:bCs/>
        </w:rPr>
        <w:t>/</w:t>
      </w:r>
      <w:r w:rsidRPr="0052031D">
        <w:t>{ont</w:t>
      </w:r>
      <w:r w:rsidR="005523CE">
        <w:t>ology</w:t>
      </w:r>
      <w:r w:rsidRPr="0052031D">
        <w:t>Name}/</w:t>
      </w:r>
      <w:r w:rsidRPr="0052031D">
        <w:rPr>
          <w:b/>
          <w:bCs/>
        </w:rPr>
        <w:t>individual/{ind</w:t>
      </w:r>
      <w:r w:rsidR="005523CE">
        <w:rPr>
          <w:b/>
          <w:bCs/>
        </w:rPr>
        <w:t>ividual</w:t>
      </w:r>
      <w:r w:rsidRPr="0052031D">
        <w:rPr>
          <w:b/>
          <w:bCs/>
        </w:rPr>
        <w:t>Name}/{property}</w:t>
      </w:r>
    </w:p>
    <w:p w14:paraId="611C3F3C" w14:textId="77777777" w:rsidR="00301F5C" w:rsidRPr="00301F5C" w:rsidRDefault="00301F5C" w:rsidP="0052031D"/>
    <w:p w14:paraId="5A977772" w14:textId="4085C404" w:rsidR="0052031D" w:rsidRPr="0052031D" w:rsidRDefault="0052031D" w:rsidP="0052031D">
      <w:pPr>
        <w:rPr>
          <w:color w:val="1A1A1A"/>
        </w:rPr>
      </w:pPr>
      <w:r w:rsidRPr="0052031D">
        <w:t>{className}/{ind</w:t>
      </w:r>
      <w:r w:rsidR="005523CE">
        <w:t>ividual</w:t>
      </w:r>
      <w:r w:rsidRPr="0052031D">
        <w:t>Name} provides us the starting point for navigation. We than go on navigating th</w:t>
      </w:r>
      <w:r w:rsidR="00F16FF7">
        <w:t>rough the ontology according</w:t>
      </w:r>
      <w:r w:rsidRPr="0052031D">
        <w:t xml:space="preserve"> the </w:t>
      </w:r>
      <w:r w:rsidRPr="0052031D">
        <w:rPr>
          <w:b/>
          <w:bCs/>
        </w:rPr>
        <w:t>paths</w:t>
      </w:r>
      <w:r w:rsidRPr="0052031D">
        <w:t xml:space="preserve"> specified by the associations/properties in the query path.</w:t>
      </w:r>
    </w:p>
    <w:p w14:paraId="7FCE2EF8" w14:textId="77777777" w:rsidR="0052031D" w:rsidRPr="0052031D" w:rsidRDefault="0052031D" w:rsidP="0052031D">
      <w:pPr>
        <w:rPr>
          <w:color w:val="1A1A1A"/>
        </w:rPr>
      </w:pPr>
    </w:p>
    <w:p w14:paraId="52B8C618" w14:textId="06167CE2" w:rsidR="0052031D" w:rsidRPr="0052031D" w:rsidRDefault="0052031D" w:rsidP="0052031D">
      <w:pPr>
        <w:rPr>
          <w:color w:val="1A1A1A"/>
        </w:rPr>
      </w:pPr>
      <w:r w:rsidRPr="0052031D">
        <w:t xml:space="preserve">How does it </w:t>
      </w:r>
      <w:r w:rsidR="00856603" w:rsidRPr="0052031D">
        <w:t>work?</w:t>
      </w:r>
    </w:p>
    <w:p w14:paraId="7B205EE6" w14:textId="29BDFF79" w:rsidR="0052031D" w:rsidRDefault="0052031D" w:rsidP="0052031D">
      <w:r w:rsidRPr="0052031D">
        <w:t>We start with one class/</w:t>
      </w:r>
      <w:r w:rsidR="00F16FF7" w:rsidRPr="0052031D">
        <w:t>individual, which</w:t>
      </w:r>
      <w:r w:rsidRPr="0052031D">
        <w:t xml:space="preserve"> is our starting point. We navigate using the first property mentioned to all the classes associated with our starting point class and we collect them. Then we apply the second property mentioned in the path query on each of the class from the resulting from the first query. To make things more clear consider an example from the pizza ontology.</w:t>
      </w:r>
    </w:p>
    <w:p w14:paraId="566664E8" w14:textId="77777777" w:rsidR="0052031D" w:rsidRPr="0052031D" w:rsidRDefault="0052031D" w:rsidP="0052031D">
      <w:pPr>
        <w:rPr>
          <w:color w:val="1A1A1A"/>
        </w:rPr>
      </w:pPr>
    </w:p>
    <w:p w14:paraId="39CB19D8" w14:textId="676986D4" w:rsidR="0052031D" w:rsidRDefault="0052031D" w:rsidP="0052031D">
      <w:pPr>
        <w:rPr>
          <w:b/>
          <w:bCs/>
        </w:rPr>
      </w:pPr>
      <w:r w:rsidRPr="0052031D">
        <w:rPr>
          <w:b/>
          <w:bCs/>
        </w:rPr>
        <w:t xml:space="preserve"> navigate/pizza/class/AmericanPizza/hasTopping/hasSpeciness/</w:t>
      </w:r>
    </w:p>
    <w:p w14:paraId="3139F5B8" w14:textId="77777777" w:rsidR="0052031D" w:rsidRPr="0052031D" w:rsidRDefault="0052031D" w:rsidP="0052031D">
      <w:pPr>
        <w:rPr>
          <w:color w:val="1A1A1A"/>
        </w:rPr>
      </w:pPr>
    </w:p>
    <w:p w14:paraId="3FAB448B" w14:textId="77777777" w:rsidR="0052031D" w:rsidRPr="0052031D" w:rsidRDefault="0052031D" w:rsidP="0052031D">
      <w:pPr>
        <w:rPr>
          <w:color w:val="1A1A1A"/>
        </w:rPr>
      </w:pPr>
      <w:r w:rsidRPr="0052031D">
        <w:t>We first locate the AmericanPizza in the pizza ontology.</w:t>
      </w:r>
    </w:p>
    <w:p w14:paraId="28715081" w14:textId="77777777" w:rsidR="0052031D" w:rsidRPr="0052031D" w:rsidRDefault="0052031D" w:rsidP="0052031D">
      <w:pPr>
        <w:rPr>
          <w:color w:val="1A1A1A"/>
        </w:rPr>
      </w:pPr>
      <w:r w:rsidRPr="0052031D">
        <w:t>Then we use the first property mentioned in the path query, which is hasTopping in this example.</w:t>
      </w:r>
    </w:p>
    <w:p w14:paraId="1E2A2DB2" w14:textId="77777777" w:rsidR="0052031D" w:rsidRPr="0052031D" w:rsidRDefault="0052031D" w:rsidP="0052031D">
      <w:pPr>
        <w:rPr>
          <w:color w:val="1A1A1A"/>
        </w:rPr>
      </w:pPr>
      <w:r w:rsidRPr="0052031D">
        <w:t>We get all the classes that are associated to AmericanPizza using the property hasTopping</w:t>
      </w:r>
    </w:p>
    <w:p w14:paraId="5327CE6B" w14:textId="77777777" w:rsidR="0052031D" w:rsidRPr="0052031D" w:rsidRDefault="0052031D" w:rsidP="0052031D">
      <w:pPr>
        <w:rPr>
          <w:color w:val="1A1A1A"/>
        </w:rPr>
      </w:pPr>
    </w:p>
    <w:p w14:paraId="3926C706" w14:textId="77777777" w:rsidR="0052031D" w:rsidRPr="0052031D" w:rsidRDefault="0052031D" w:rsidP="0052031D">
      <w:pPr>
        <w:rPr>
          <w:color w:val="1A1A1A"/>
        </w:rPr>
      </w:pPr>
      <w:r w:rsidRPr="0052031D">
        <w:rPr>
          <w:b/>
          <w:bCs/>
        </w:rPr>
        <w:t>AmericanPizza/hasTopping/ =&gt; [PeperoniTopping, MozerellaTopping]</w:t>
      </w:r>
    </w:p>
    <w:p w14:paraId="1FADF717" w14:textId="77777777" w:rsidR="0052031D" w:rsidRPr="0052031D" w:rsidRDefault="0052031D" w:rsidP="0052031D">
      <w:pPr>
        <w:rPr>
          <w:color w:val="1A1A1A"/>
        </w:rPr>
      </w:pPr>
    </w:p>
    <w:p w14:paraId="6FECF2E3" w14:textId="77777777" w:rsidR="0052031D" w:rsidRPr="0052031D" w:rsidRDefault="0052031D" w:rsidP="0052031D">
      <w:pPr>
        <w:rPr>
          <w:color w:val="1A1A1A"/>
        </w:rPr>
      </w:pPr>
      <w:r w:rsidRPr="0052031D">
        <w:t>In this case we get PeperoniTopping and MozerellaTopping classes associated to AmericanPizza using the property hasTopping.</w:t>
      </w:r>
    </w:p>
    <w:p w14:paraId="702EDDE1" w14:textId="77777777" w:rsidR="0052031D" w:rsidRPr="0052031D" w:rsidRDefault="0052031D" w:rsidP="0052031D">
      <w:pPr>
        <w:rPr>
          <w:color w:val="1A1A1A"/>
        </w:rPr>
      </w:pPr>
      <w:r w:rsidRPr="0052031D">
        <w:lastRenderedPageBreak/>
        <w:t>We then apply the second property in the path query (hasSpeciness) on each PerperoniTopping and MozerellaTopping.</w:t>
      </w:r>
    </w:p>
    <w:p w14:paraId="510304D6" w14:textId="77777777" w:rsidR="0052031D" w:rsidRPr="0052031D" w:rsidRDefault="0052031D" w:rsidP="0052031D">
      <w:pPr>
        <w:rPr>
          <w:color w:val="1A1A1A"/>
        </w:rPr>
      </w:pPr>
    </w:p>
    <w:p w14:paraId="7BDD6892" w14:textId="77777777" w:rsidR="0052031D" w:rsidRPr="0052031D" w:rsidRDefault="0052031D" w:rsidP="0052031D">
      <w:pPr>
        <w:rPr>
          <w:color w:val="1A1A1A"/>
        </w:rPr>
      </w:pPr>
      <w:r w:rsidRPr="0052031D">
        <w:rPr>
          <w:b/>
          <w:bCs/>
        </w:rPr>
        <w:t>[Peperoni, Mozerella]/hasSpiceness =&gt; [Mild, Medium]</w:t>
      </w:r>
    </w:p>
    <w:p w14:paraId="78019947" w14:textId="77777777" w:rsidR="0052031D" w:rsidRPr="0052031D" w:rsidRDefault="0052031D" w:rsidP="0052031D">
      <w:pPr>
        <w:rPr>
          <w:color w:val="1A1A1A"/>
        </w:rPr>
      </w:pPr>
    </w:p>
    <w:p w14:paraId="4EBFB07D" w14:textId="17945ABB" w:rsidR="00ED0494" w:rsidRDefault="0052031D" w:rsidP="0052031D">
      <w:r w:rsidRPr="0052031D">
        <w:t xml:space="preserve">So the output of the navigational query is </w:t>
      </w:r>
      <w:r w:rsidRPr="0052031D">
        <w:rPr>
          <w:b/>
          <w:bCs/>
        </w:rPr>
        <w:t>[Mild, Medium]</w:t>
      </w:r>
      <w:r w:rsidRPr="0052031D">
        <w:t xml:space="preserve"> and it is returned to the user.</w:t>
      </w:r>
    </w:p>
    <w:p w14:paraId="7329F343" w14:textId="0E856274" w:rsidR="00CC30B3" w:rsidRPr="00B20B36" w:rsidRDefault="00CC30B3" w:rsidP="00CC30B3">
      <w:pPr>
        <w:rPr>
          <w:rFonts w:cstheme="minorHAnsi"/>
          <w:color w:val="1A1A1A"/>
          <w:szCs w:val="24"/>
        </w:rPr>
      </w:pPr>
      <w:r w:rsidRPr="00CC30B3">
        <w:t>In short, we start with one class (starting point) and the apply first property to get a result of interim classes on which we then apply the second property to get another new set of interim result on which we apply the third property and so on. We do this till at any state we don’t get any interim result or we are done processing all the properties mentioned in the path, whichever one occurs first</w:t>
      </w:r>
      <w:r w:rsidRPr="00B20B36">
        <w:rPr>
          <w:rFonts w:cstheme="minorHAnsi"/>
          <w:szCs w:val="24"/>
        </w:rPr>
        <w:t>.  </w:t>
      </w:r>
      <w:r w:rsidR="00B20B36" w:rsidRPr="00B20B36">
        <w:rPr>
          <w:rFonts w:cstheme="minorHAnsi"/>
          <w:szCs w:val="24"/>
        </w:rPr>
        <w:t>Apart from properties user can also specify relations like subClassOf, superClassOf, instancesOf, equivalntClasses, disjointClasses, complementClasses.</w:t>
      </w:r>
      <w:r w:rsidR="0049744D">
        <w:rPr>
          <w:rFonts w:cstheme="minorHAnsi"/>
          <w:szCs w:val="24"/>
        </w:rPr>
        <w:t xml:space="preserve"> Please </w:t>
      </w:r>
    </w:p>
    <w:p w14:paraId="2AE28C12" w14:textId="1135768F" w:rsidR="00ED0494" w:rsidRDefault="0052031D" w:rsidP="0075504D">
      <w:pPr>
        <w:pStyle w:val="ListParagraph"/>
        <w:pBdr>
          <w:top w:val="single" w:sz="4" w:space="1" w:color="auto"/>
          <w:left w:val="single" w:sz="4" w:space="16" w:color="auto"/>
          <w:bottom w:val="single" w:sz="4" w:space="0" w:color="auto"/>
          <w:right w:val="single" w:sz="4" w:space="0" w:color="auto"/>
        </w:pBdr>
      </w:pPr>
      <w:r w:rsidRPr="0052031D">
        <w:rPr>
          <w:noProof/>
        </w:rPr>
        <w:lastRenderedPageBreak/>
        <w:drawing>
          <wp:inline distT="0" distB="0" distL="0" distR="0" wp14:anchorId="4B120797" wp14:editId="5D3BCD9B">
            <wp:extent cx="38481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avigationalQueries.png"/>
                    <pic:cNvPicPr/>
                  </pic:nvPicPr>
                  <pic:blipFill rotWithShape="1">
                    <a:blip r:embed="rId58">
                      <a:extLst>
                        <a:ext uri="{28A0092B-C50C-407E-A947-70E740481C1C}">
                          <a14:useLocalDpi xmlns:a14="http://schemas.microsoft.com/office/drawing/2010/main" val="0"/>
                        </a:ext>
                      </a:extLst>
                    </a:blip>
                    <a:srcRect l="-1" t="1" r="-7067" b="-2532"/>
                    <a:stretch/>
                  </pic:blipFill>
                  <pic:spPr bwMode="auto">
                    <a:xfrm>
                      <a:off x="0" y="0"/>
                      <a:ext cx="3849183" cy="4115958"/>
                    </a:xfrm>
                    <a:prstGeom prst="rect">
                      <a:avLst/>
                    </a:prstGeom>
                    <a:ln>
                      <a:noFill/>
                    </a:ln>
                    <a:extLst>
                      <a:ext uri="{53640926-AAD7-44d8-BBD7-CCE9431645EC}">
                        <a14:shadowObscured xmlns:a14="http://schemas.microsoft.com/office/drawing/2010/main"/>
                      </a:ext>
                    </a:extLst>
                  </pic:spPr>
                </pic:pic>
              </a:graphicData>
            </a:graphic>
          </wp:inline>
        </w:drawing>
      </w:r>
    </w:p>
    <w:p w14:paraId="50244E27" w14:textId="27B621A5" w:rsidR="00ED0494" w:rsidRDefault="00ED0494" w:rsidP="007503F6">
      <w:pPr>
        <w:pStyle w:val="ListParagraph"/>
        <w:ind w:left="450"/>
      </w:pPr>
    </w:p>
    <w:p w14:paraId="1BD7102D" w14:textId="77777777" w:rsidR="00ED0494" w:rsidRDefault="00ED0494" w:rsidP="007503F6">
      <w:pPr>
        <w:pStyle w:val="ListParagraph"/>
        <w:ind w:left="450"/>
      </w:pPr>
    </w:p>
    <w:p w14:paraId="2494584E" w14:textId="77777777" w:rsidR="00ED0494" w:rsidRDefault="00ED0494" w:rsidP="007503F6">
      <w:pPr>
        <w:pStyle w:val="ListParagraph"/>
        <w:ind w:left="450"/>
      </w:pPr>
    </w:p>
    <w:p w14:paraId="6A0C6686" w14:textId="77777777" w:rsidR="00ED0494" w:rsidRDefault="00ED0494" w:rsidP="007503F6">
      <w:pPr>
        <w:pStyle w:val="ListParagraph"/>
        <w:ind w:left="450"/>
      </w:pPr>
    </w:p>
    <w:p w14:paraId="03C6D9AA" w14:textId="6B7A91B9" w:rsidR="0052031D" w:rsidRDefault="0049744D" w:rsidP="0049744D">
      <w:pPr>
        <w:pStyle w:val="ListParagraph"/>
        <w:ind w:left="0"/>
      </w:pPr>
      <w:r>
        <w:t>4.4 SPARQL Query Service</w:t>
      </w:r>
    </w:p>
    <w:p w14:paraId="145D887F" w14:textId="634A2B54" w:rsidR="0049744D" w:rsidRDefault="0049744D" w:rsidP="0049744D">
      <w:pPr>
        <w:pStyle w:val="ListParagraph"/>
        <w:ind w:left="0"/>
      </w:pPr>
      <w:r>
        <w:t xml:space="preserve">This module provides an interface for the client application to execute a SPARQL query. </w:t>
      </w:r>
    </w:p>
    <w:p w14:paraId="2F6D2263" w14:textId="3C8DDA8D" w:rsidR="0049744D" w:rsidRDefault="0049744D" w:rsidP="0049744D">
      <w:pPr>
        <w:pStyle w:val="ListParagraph"/>
        <w:ind w:left="0"/>
      </w:pPr>
      <w:r>
        <w:t>The URI template to invoke this service is</w:t>
      </w:r>
    </w:p>
    <w:p w14:paraId="08CD06E3" w14:textId="049C095B" w:rsidR="0049744D" w:rsidRDefault="0049744D" w:rsidP="0049744D">
      <w:pPr>
        <w:pStyle w:val="ListParagraph"/>
        <w:ind w:left="0"/>
      </w:pPr>
      <w:r>
        <w:t>sparql</w:t>
      </w:r>
      <w:r w:rsidR="00F72228">
        <w:t>/{ontologyName}</w:t>
      </w:r>
    </w:p>
    <w:p w14:paraId="6DD0F6E1" w14:textId="3CD903FD" w:rsidR="00F72228" w:rsidRDefault="00F72228" w:rsidP="0049744D">
      <w:pPr>
        <w:pStyle w:val="ListParagraph"/>
        <w:ind w:left="0"/>
      </w:pPr>
      <w:r>
        <w:t>Where the {ontologyName} is the ontology that the user wants to query.</w:t>
      </w:r>
    </w:p>
    <w:p w14:paraId="711FA606" w14:textId="0A3F55CD" w:rsidR="00F72228" w:rsidRDefault="00F72228" w:rsidP="0049744D">
      <w:pPr>
        <w:pStyle w:val="ListParagraph"/>
        <w:ind w:left="0"/>
      </w:pPr>
      <w:r>
        <w:t>Follow</w:t>
      </w:r>
      <w:r w:rsidR="00674BA2">
        <w:t>ing are the HTTP operations that this service supports</w:t>
      </w:r>
    </w:p>
    <w:p w14:paraId="00925E7B" w14:textId="7BC74B99" w:rsidR="00674BA2" w:rsidRPr="008763E8" w:rsidRDefault="00674BA2" w:rsidP="0049744D">
      <w:pPr>
        <w:pStyle w:val="ListParagraph"/>
        <w:ind w:left="0"/>
        <w:rPr>
          <w:b/>
        </w:rPr>
      </w:pPr>
      <w:r w:rsidRPr="008763E8">
        <w:rPr>
          <w:b/>
        </w:rPr>
        <w:t>POST</w:t>
      </w:r>
    </w:p>
    <w:p w14:paraId="31E6BC01" w14:textId="191996BD" w:rsidR="00674BA2" w:rsidRDefault="00674BA2" w:rsidP="0049744D">
      <w:pPr>
        <w:pStyle w:val="ListParagraph"/>
        <w:ind w:left="0"/>
      </w:pPr>
      <w:r>
        <w:lastRenderedPageBreak/>
        <w:t>This service accepts a SPARQL query in form the request body encoded in XML. The XML format to invoke this service is explained below.</w:t>
      </w:r>
    </w:p>
    <w:p w14:paraId="72F74040" w14:textId="1268C180" w:rsidR="008E18C2" w:rsidRDefault="008E18C2" w:rsidP="0049744D">
      <w:pPr>
        <w:pStyle w:val="ListParagraph"/>
        <w:ind w:left="0"/>
      </w:pPr>
      <w:r>
        <w:t>Request</w:t>
      </w:r>
    </w:p>
    <w:p w14:paraId="152A76BB" w14:textId="13923A4D" w:rsidR="00674BA2" w:rsidRPr="008E18C2" w:rsidRDefault="00674BA2" w:rsidP="0049744D">
      <w:pPr>
        <w:pStyle w:val="ListParagraph"/>
        <w:ind w:left="0"/>
        <w:rPr>
          <w:i/>
        </w:rPr>
      </w:pPr>
      <w:r w:rsidRPr="008E18C2">
        <w:rPr>
          <w:i/>
        </w:rPr>
        <w:t>Resource</w:t>
      </w:r>
    </w:p>
    <w:p w14:paraId="05B889FC" w14:textId="41DF12BB" w:rsidR="00674BA2" w:rsidRDefault="00674BA2" w:rsidP="0049744D">
      <w:pPr>
        <w:pStyle w:val="ListParagraph"/>
        <w:ind w:left="0"/>
      </w:pPr>
      <w:r>
        <w:t>sparql/{ontologyName}</w:t>
      </w:r>
    </w:p>
    <w:p w14:paraId="25DE75EA" w14:textId="56D5C99F" w:rsidR="00674BA2" w:rsidRPr="00F202B6" w:rsidRDefault="00674BA2" w:rsidP="0049744D">
      <w:pPr>
        <w:pStyle w:val="ListParagraph"/>
        <w:ind w:left="0"/>
        <w:rPr>
          <w:i/>
        </w:rPr>
      </w:pPr>
      <w:r w:rsidRPr="00F202B6">
        <w:rPr>
          <w:i/>
        </w:rPr>
        <w:t>Content Type</w:t>
      </w:r>
    </w:p>
    <w:p w14:paraId="625E4DA6" w14:textId="12C9C533" w:rsidR="00674BA2" w:rsidRDefault="00674BA2" w:rsidP="0049744D">
      <w:pPr>
        <w:pStyle w:val="ListParagraph"/>
        <w:ind w:left="0"/>
      </w:pPr>
      <w:r>
        <w:t>application/XML</w:t>
      </w:r>
    </w:p>
    <w:p w14:paraId="1F07742A" w14:textId="77777777" w:rsidR="00674BA2" w:rsidRDefault="00674BA2" w:rsidP="00674BA2">
      <w:pPr>
        <w:tabs>
          <w:tab w:val="left" w:pos="450"/>
        </w:tabs>
      </w:pPr>
      <w:r w:rsidRPr="00C2678C">
        <w:rPr>
          <w:i/>
        </w:rPr>
        <w:t>Body</w:t>
      </w:r>
      <w:r>
        <w:t xml:space="preserve">: </w:t>
      </w:r>
    </w:p>
    <w:p w14:paraId="742B8AE0" w14:textId="457BB4ED" w:rsidR="005258B3" w:rsidRDefault="005258B3" w:rsidP="00674BA2">
      <w:pPr>
        <w:tabs>
          <w:tab w:val="left" w:pos="450"/>
        </w:tabs>
      </w:pPr>
      <w:r>
        <w:t>The request has to be encoded in XML as follows. The SPARQL query is enclosed within Query tags.</w:t>
      </w:r>
    </w:p>
    <w:p w14:paraId="2E693F24" w14:textId="66303178"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673941F3" w14:textId="12CD9721" w:rsidR="00674BA2" w:rsidRDefault="00674BA2"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r>
      <w:r w:rsidR="005258B3">
        <w:t>{ SPARQL Query }</w:t>
      </w:r>
    </w:p>
    <w:p w14:paraId="1AA3F606" w14:textId="6DA96C2B" w:rsidR="00674BA2" w:rsidRDefault="00674BA2" w:rsidP="00674BA2">
      <w:pPr>
        <w:pStyle w:val="NoSpacing"/>
        <w:pBdr>
          <w:top w:val="single" w:sz="4" w:space="1" w:color="auto"/>
          <w:left w:val="single" w:sz="4" w:space="4" w:color="auto"/>
          <w:bottom w:val="single" w:sz="4" w:space="1" w:color="auto"/>
          <w:right w:val="single" w:sz="4" w:space="4" w:color="auto"/>
        </w:pBdr>
      </w:pPr>
      <w:r w:rsidRPr="00A413D9">
        <w:t>&lt;/</w:t>
      </w:r>
      <w:r w:rsidR="005258B3">
        <w:t>Query</w:t>
      </w:r>
      <w:r w:rsidRPr="00A413D9">
        <w:t>&gt;</w:t>
      </w:r>
    </w:p>
    <w:p w14:paraId="3670C377" w14:textId="77777777" w:rsidR="00674BA2" w:rsidRDefault="00674BA2" w:rsidP="0049744D">
      <w:pPr>
        <w:pStyle w:val="ListParagraph"/>
        <w:ind w:left="0"/>
      </w:pPr>
    </w:p>
    <w:p w14:paraId="3ACB4708" w14:textId="57EB21FA" w:rsidR="00674BA2" w:rsidRDefault="005258B3" w:rsidP="0049744D">
      <w:pPr>
        <w:pStyle w:val="ListParagraph"/>
        <w:ind w:left="0"/>
      </w:pPr>
      <w:r>
        <w:t>Response</w:t>
      </w:r>
    </w:p>
    <w:p w14:paraId="35D8C42F" w14:textId="5A75AE9B" w:rsidR="005258B3" w:rsidRPr="00F202B6" w:rsidRDefault="008763E8" w:rsidP="0049744D">
      <w:pPr>
        <w:pStyle w:val="ListParagraph"/>
        <w:ind w:left="0"/>
        <w:rPr>
          <w:i/>
        </w:rPr>
      </w:pPr>
      <w:r w:rsidRPr="00F202B6">
        <w:rPr>
          <w:i/>
        </w:rPr>
        <w:t>Content t</w:t>
      </w:r>
      <w:r w:rsidR="005258B3" w:rsidRPr="00F202B6">
        <w:rPr>
          <w:i/>
        </w:rPr>
        <w:t>ype</w:t>
      </w:r>
    </w:p>
    <w:p w14:paraId="72836B07" w14:textId="0EDB84A2" w:rsidR="005258B3" w:rsidRDefault="008763E8" w:rsidP="0049744D">
      <w:pPr>
        <w:pStyle w:val="ListParagraph"/>
        <w:ind w:left="0"/>
      </w:pPr>
      <w:r>
        <w:t>a</w:t>
      </w:r>
      <w:r w:rsidR="005258B3">
        <w:t>pplication/XML</w:t>
      </w:r>
    </w:p>
    <w:p w14:paraId="1393D90A" w14:textId="057D8EFF" w:rsidR="005258B3" w:rsidRPr="00F202B6" w:rsidRDefault="00F202B6" w:rsidP="0049744D">
      <w:pPr>
        <w:pStyle w:val="ListParagraph"/>
        <w:ind w:left="0"/>
        <w:rPr>
          <w:i/>
        </w:rPr>
      </w:pPr>
      <w:r w:rsidRPr="00F202B6">
        <w:rPr>
          <w:i/>
        </w:rPr>
        <w:t>Body</w:t>
      </w:r>
    </w:p>
    <w:p w14:paraId="6BDC9CDB" w14:textId="3E54956E" w:rsidR="005258B3" w:rsidRDefault="005258B3" w:rsidP="0049744D">
      <w:pPr>
        <w:pStyle w:val="ListParagraph"/>
        <w:ind w:left="0"/>
      </w:pPr>
      <w:r>
        <w:t xml:space="preserve">The response returned to the </w:t>
      </w:r>
      <w:r w:rsidR="002F4784">
        <w:t xml:space="preserve">client is encoded in XML and is in following format. The Result tag has two attributes. The id attribute notifies the client application the unique identifier for the result set produced by the execution of the query requested. The timeout attribute notifies the client application for how much time the result set will be cached on the server. The client application will have to make a GET request passing the identifier within the </w:t>
      </w:r>
      <w:r w:rsidR="00D22CB8">
        <w:t>timeout time to get the result from the server. The time mentioned by the timeout attribute is in seconds.</w:t>
      </w:r>
    </w:p>
    <w:p w14:paraId="7BB6966A" w14:textId="77777777" w:rsidR="005C4F9D" w:rsidRDefault="005C4F9D" w:rsidP="0049744D">
      <w:pPr>
        <w:pStyle w:val="ListParagraph"/>
        <w:ind w:left="0"/>
      </w:pPr>
    </w:p>
    <w:p w14:paraId="45C8C853" w14:textId="0757E178"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lastRenderedPageBreak/>
        <w:t>&lt;</w:t>
      </w:r>
      <w:r>
        <w:t>ResultSet</w:t>
      </w:r>
      <w:r w:rsidRPr="00A413D9">
        <w:t>&gt;</w:t>
      </w:r>
    </w:p>
    <w:p w14:paraId="42B9E002" w14:textId="0FA29937" w:rsidR="005258B3" w:rsidRDefault="005258B3" w:rsidP="005258B3">
      <w:pPr>
        <w:pStyle w:val="NoSpacing"/>
        <w:pBdr>
          <w:top w:val="single" w:sz="4" w:space="1" w:color="auto"/>
          <w:left w:val="single" w:sz="4" w:space="4" w:color="auto"/>
          <w:bottom w:val="single" w:sz="4" w:space="1" w:color="auto"/>
          <w:right w:val="single" w:sz="4" w:space="4" w:color="auto"/>
        </w:pBdr>
        <w:rPr>
          <w:rFonts w:ascii="Times New Roman" w:hAnsi="Times New Roman" w:cs="Times New Roman"/>
          <w:szCs w:val="24"/>
        </w:rPr>
      </w:pPr>
      <w:r>
        <w:tab/>
        <w:t>&lt;Result id=”xyz” timeout=”180” /&gt;</w:t>
      </w:r>
    </w:p>
    <w:p w14:paraId="6FD38DFB" w14:textId="517170DD" w:rsidR="005258B3" w:rsidRDefault="005258B3" w:rsidP="005258B3">
      <w:pPr>
        <w:pStyle w:val="NoSpacing"/>
        <w:pBdr>
          <w:top w:val="single" w:sz="4" w:space="1" w:color="auto"/>
          <w:left w:val="single" w:sz="4" w:space="4" w:color="auto"/>
          <w:bottom w:val="single" w:sz="4" w:space="1" w:color="auto"/>
          <w:right w:val="single" w:sz="4" w:space="4" w:color="auto"/>
        </w:pBdr>
      </w:pPr>
      <w:r w:rsidRPr="00A413D9">
        <w:t>&lt;/</w:t>
      </w:r>
      <w:r>
        <w:t>ResultSet</w:t>
      </w:r>
      <w:r w:rsidRPr="00A413D9">
        <w:t>&gt;</w:t>
      </w:r>
    </w:p>
    <w:p w14:paraId="774F94C4" w14:textId="77777777" w:rsidR="005258B3" w:rsidRDefault="005258B3" w:rsidP="0049744D">
      <w:pPr>
        <w:pStyle w:val="ListParagraph"/>
        <w:ind w:left="0"/>
      </w:pPr>
    </w:p>
    <w:p w14:paraId="7E98F258" w14:textId="77777777" w:rsidR="0052031D" w:rsidRDefault="0052031D" w:rsidP="007503F6">
      <w:pPr>
        <w:pStyle w:val="ListParagraph"/>
        <w:ind w:left="450"/>
      </w:pPr>
    </w:p>
    <w:p w14:paraId="62D6598D" w14:textId="77C715D3" w:rsidR="00ED0494" w:rsidRPr="004C2740" w:rsidRDefault="00B824C1" w:rsidP="00B824C1">
      <w:pPr>
        <w:rPr>
          <w:b/>
        </w:rPr>
      </w:pPr>
      <w:r w:rsidRPr="004C2740">
        <w:rPr>
          <w:b/>
        </w:rPr>
        <w:t>GET</w:t>
      </w:r>
    </w:p>
    <w:p w14:paraId="3E51E9F8" w14:textId="184AA4B2" w:rsidR="00B824C1" w:rsidRDefault="00B824C1" w:rsidP="00B824C1">
      <w:r>
        <w:t>This service provides an interface for the client application to retrieve the result set of a earlier SPARQL query executed. The client application provides a unique identifier to identify the result set along with the format in which it wants the result set.</w:t>
      </w:r>
    </w:p>
    <w:p w14:paraId="2307A80F" w14:textId="48548100" w:rsidR="00B824C1" w:rsidRDefault="00B824C1" w:rsidP="00B824C1">
      <w:r>
        <w:t>Request</w:t>
      </w:r>
    </w:p>
    <w:p w14:paraId="2B9D3059" w14:textId="44EEB8E8" w:rsidR="00B824C1" w:rsidRPr="004C2740" w:rsidRDefault="00B824C1" w:rsidP="00B824C1">
      <w:pPr>
        <w:rPr>
          <w:i/>
        </w:rPr>
      </w:pPr>
      <w:r w:rsidRPr="004C2740">
        <w:rPr>
          <w:i/>
        </w:rPr>
        <w:t>Resource</w:t>
      </w:r>
    </w:p>
    <w:p w14:paraId="6CE5BF74" w14:textId="413CE226" w:rsidR="00B824C1" w:rsidRDefault="00B824C1" w:rsidP="00B824C1">
      <w:r>
        <w:t>sparql/{ontologyName}/</w:t>
      </w:r>
      <w:r w:rsidR="00CD263C">
        <w:fldChar w:fldCharType="begin"/>
      </w:r>
      <w:r w:rsidR="006D72F5">
        <w:instrText xml:space="preserve"> ADDIN EN.CITE &lt;EndNote&gt;&lt;Cite ExcludeYear="1"&gt;&lt;Author&gt;id&lt;/Author&gt;&lt;RecNum&gt;3&lt;/RecNum&gt;&lt;DisplayText&gt;[8]&lt;/DisplayText&gt;&lt;record&gt;&lt;rec-number&gt;3&lt;/rec-number&gt;&lt;foreign-keys&gt;&lt;key app="EN" db-id="s0da0vvzexxt5letx2ixxwtisvdzfzax0ft2"&gt;3&lt;/key&gt;&lt;/foreign-keys&gt;&lt;ref-type name="Journal Article"&gt;17&lt;/ref-type&gt;&lt;contributors&gt;&lt;authors&gt;&lt;author&gt;McBride, B.&lt;/author&gt;&lt;/authors&gt;&lt;/contributors&gt;&lt;titles&gt;&lt;title&gt;Jena: A semantic web toolkit&lt;/title&gt;&lt;secondary-title&gt;Internet Computing, IEEE&lt;/secondary-title&gt;&lt;/titles&gt;&lt;periodical&gt;&lt;full-title&gt;Internet Computing, IEEE&lt;/full-title&gt;&lt;/periodical&gt;&lt;pages&gt;55-59&lt;/pages&gt;&lt;volume&gt;6&lt;/volume&gt;&lt;number&gt;6&lt;/number&gt;&lt;dates&gt;&lt;year&gt;2002&lt;/year&gt;&lt;/dates&gt;&lt;isbn&gt;1089-7801&lt;/isbn&gt;&lt;urls&gt;&lt;/urls&gt;&lt;/record&gt;&lt;/Cite&gt;&lt;/EndNote&gt;</w:instrText>
      </w:r>
      <w:r w:rsidR="00CD263C">
        <w:fldChar w:fldCharType="separate"/>
      </w:r>
      <w:r w:rsidR="006D72F5">
        <w:rPr>
          <w:noProof/>
        </w:rPr>
        <w:t>[</w:t>
      </w:r>
      <w:hyperlink w:anchor="_ENREF_8" w:tooltip="McBride, 2002 #3" w:history="1">
        <w:r w:rsidR="006D72F5">
          <w:rPr>
            <w:noProof/>
          </w:rPr>
          <w:t>8</w:t>
        </w:r>
      </w:hyperlink>
      <w:r w:rsidR="006D72F5">
        <w:rPr>
          <w:noProof/>
        </w:rPr>
        <w:t>]</w:t>
      </w:r>
      <w:r w:rsidR="00CD263C">
        <w:fldChar w:fldCharType="end"/>
      </w:r>
      <w:r>
        <w:t>/{format}</w:t>
      </w:r>
    </w:p>
    <w:p w14:paraId="70570E99" w14:textId="35DFC152" w:rsidR="00AA3188" w:rsidRDefault="00AA3188" w:rsidP="00B824C1">
      <w:r>
        <w:t>Response</w:t>
      </w:r>
    </w:p>
    <w:p w14:paraId="56D7F506" w14:textId="64082DF8" w:rsidR="00AA3188" w:rsidRDefault="00AA3188" w:rsidP="00B824C1">
      <w:r>
        <w:t>The response provided by this service depends upon the format the client application passed in the request URL.</w:t>
      </w:r>
    </w:p>
    <w:p w14:paraId="543653A8" w14:textId="77777777" w:rsidR="00ED0494" w:rsidRDefault="00ED0494" w:rsidP="007503F6">
      <w:pPr>
        <w:pStyle w:val="ListParagraph"/>
        <w:ind w:left="450"/>
      </w:pPr>
    </w:p>
    <w:p w14:paraId="2E1EC44C" w14:textId="77777777" w:rsidR="0049744D" w:rsidRDefault="0049744D" w:rsidP="007503F6">
      <w:pPr>
        <w:pStyle w:val="ListParagraph"/>
        <w:ind w:left="450"/>
      </w:pPr>
    </w:p>
    <w:p w14:paraId="6D5D6E60" w14:textId="77777777" w:rsidR="0049744D" w:rsidRDefault="0049744D" w:rsidP="007503F6">
      <w:pPr>
        <w:pStyle w:val="ListParagraph"/>
        <w:ind w:left="450"/>
      </w:pPr>
    </w:p>
    <w:p w14:paraId="34603FC1" w14:textId="77777777" w:rsidR="0049744D" w:rsidRDefault="0049744D" w:rsidP="007503F6">
      <w:pPr>
        <w:pStyle w:val="ListParagraph"/>
        <w:ind w:left="450"/>
      </w:pPr>
    </w:p>
    <w:p w14:paraId="6B6CF259" w14:textId="77777777" w:rsidR="004C2740" w:rsidRDefault="004C2740" w:rsidP="007503F6">
      <w:pPr>
        <w:pStyle w:val="ListParagraph"/>
        <w:ind w:left="450"/>
      </w:pPr>
    </w:p>
    <w:p w14:paraId="4D9A4182" w14:textId="77777777" w:rsidR="004C2740" w:rsidRDefault="004C2740" w:rsidP="007503F6">
      <w:pPr>
        <w:pStyle w:val="ListParagraph"/>
        <w:ind w:left="450"/>
      </w:pPr>
    </w:p>
    <w:p w14:paraId="31CFF7C3" w14:textId="77777777" w:rsidR="004C2740" w:rsidRDefault="004C2740" w:rsidP="007503F6">
      <w:pPr>
        <w:pStyle w:val="ListParagraph"/>
        <w:ind w:left="450"/>
      </w:pPr>
    </w:p>
    <w:p w14:paraId="1260BE06" w14:textId="77777777" w:rsidR="004C2740" w:rsidRDefault="004C2740" w:rsidP="007503F6">
      <w:pPr>
        <w:pStyle w:val="ListParagraph"/>
        <w:ind w:left="450"/>
      </w:pPr>
    </w:p>
    <w:p w14:paraId="246698EA" w14:textId="77777777" w:rsidR="004C2740" w:rsidRDefault="004C2740" w:rsidP="007503F6">
      <w:pPr>
        <w:pStyle w:val="ListParagraph"/>
        <w:ind w:left="450"/>
      </w:pPr>
    </w:p>
    <w:p w14:paraId="0F050D59" w14:textId="77777777" w:rsidR="004C2740" w:rsidRDefault="004C2740" w:rsidP="007503F6">
      <w:pPr>
        <w:pStyle w:val="ListParagraph"/>
        <w:ind w:left="450"/>
      </w:pPr>
    </w:p>
    <w:p w14:paraId="43344147" w14:textId="77777777" w:rsidR="00ED0494" w:rsidRDefault="00ED0494" w:rsidP="007503F6">
      <w:pPr>
        <w:pStyle w:val="ListParagraph"/>
        <w:ind w:left="450"/>
      </w:pPr>
    </w:p>
    <w:p w14:paraId="15748188" w14:textId="566616DA" w:rsidR="00CD263C" w:rsidRDefault="00CD263C" w:rsidP="00CD263C">
      <w:pPr>
        <w:pStyle w:val="ListParagraph"/>
        <w:ind w:left="450"/>
      </w:pPr>
      <w:r>
        <w:t>REFERECES</w:t>
      </w:r>
    </w:p>
    <w:p w14:paraId="5CECF46E" w14:textId="77777777" w:rsidR="006D72F5" w:rsidRPr="006D72F5" w:rsidRDefault="00CD263C" w:rsidP="006D72F5">
      <w:pPr>
        <w:pStyle w:val="ListParagraph"/>
        <w:spacing w:line="240" w:lineRule="auto"/>
        <w:ind w:hanging="720"/>
        <w:rPr>
          <w:rFonts w:ascii="Times New Roman" w:hAnsi="Times New Roman"/>
          <w:noProof/>
        </w:rPr>
      </w:pPr>
      <w:r>
        <w:fldChar w:fldCharType="begin"/>
      </w:r>
      <w:r>
        <w:instrText xml:space="preserve"> ADDIN EN.REFLIST </w:instrText>
      </w:r>
      <w:r>
        <w:fldChar w:fldCharType="separate"/>
      </w:r>
      <w:bookmarkStart w:id="1" w:name="_ENREF_1"/>
      <w:r w:rsidR="006D72F5" w:rsidRPr="006D72F5">
        <w:rPr>
          <w:rFonts w:ascii="Times New Roman" w:hAnsi="Times New Roman"/>
          <w:noProof/>
        </w:rPr>
        <w:t>1.</w:t>
      </w:r>
      <w:r w:rsidR="006D72F5" w:rsidRPr="006D72F5">
        <w:rPr>
          <w:rFonts w:ascii="Times New Roman" w:hAnsi="Times New Roman"/>
          <w:noProof/>
        </w:rPr>
        <w:tab/>
        <w:t xml:space="preserve">Brickley, D. and R.V. Guha, </w:t>
      </w:r>
      <w:r w:rsidR="006D72F5" w:rsidRPr="006D72F5">
        <w:rPr>
          <w:rFonts w:ascii="Times New Roman" w:hAnsi="Times New Roman"/>
          <w:i/>
          <w:noProof/>
        </w:rPr>
        <w:t>Resource Description Framework (RDF) Schema Specification 1.0: W3C Candidate Recommendation 27 March 2000.</w:t>
      </w:r>
      <w:r w:rsidR="006D72F5" w:rsidRPr="006D72F5">
        <w:rPr>
          <w:rFonts w:ascii="Times New Roman" w:hAnsi="Times New Roman"/>
          <w:noProof/>
        </w:rPr>
        <w:t xml:space="preserve"> 2000.</w:t>
      </w:r>
      <w:bookmarkEnd w:id="1"/>
    </w:p>
    <w:p w14:paraId="01146BD1" w14:textId="77777777" w:rsidR="006D72F5" w:rsidRPr="006D72F5" w:rsidRDefault="006D72F5" w:rsidP="006D72F5">
      <w:pPr>
        <w:pStyle w:val="ListParagraph"/>
        <w:spacing w:line="240" w:lineRule="auto"/>
        <w:ind w:hanging="720"/>
        <w:rPr>
          <w:rFonts w:ascii="Times New Roman" w:hAnsi="Times New Roman"/>
          <w:noProof/>
        </w:rPr>
      </w:pPr>
      <w:bookmarkStart w:id="2" w:name="_ENREF_2"/>
      <w:r w:rsidRPr="006D72F5">
        <w:rPr>
          <w:rFonts w:ascii="Times New Roman" w:hAnsi="Times New Roman"/>
          <w:noProof/>
        </w:rPr>
        <w:t>2.</w:t>
      </w:r>
      <w:r w:rsidRPr="006D72F5">
        <w:rPr>
          <w:rFonts w:ascii="Times New Roman" w:hAnsi="Times New Roman"/>
          <w:noProof/>
        </w:rPr>
        <w:tab/>
        <w:t xml:space="preserve">Fielding, R.T., </w:t>
      </w:r>
      <w:r w:rsidRPr="006D72F5">
        <w:rPr>
          <w:rFonts w:ascii="Times New Roman" w:hAnsi="Times New Roman"/>
          <w:i/>
          <w:noProof/>
        </w:rPr>
        <w:t>Architectural styles and the design of network-based software architectures</w:t>
      </w:r>
      <w:r w:rsidRPr="006D72F5">
        <w:rPr>
          <w:rFonts w:ascii="Times New Roman" w:hAnsi="Times New Roman"/>
          <w:noProof/>
        </w:rPr>
        <w:t>, 2000, Citeseer.</w:t>
      </w:r>
      <w:bookmarkEnd w:id="2"/>
    </w:p>
    <w:p w14:paraId="456EA31D" w14:textId="77777777" w:rsidR="006D72F5" w:rsidRPr="006D72F5" w:rsidRDefault="006D72F5" w:rsidP="006D72F5">
      <w:pPr>
        <w:pStyle w:val="ListParagraph"/>
        <w:spacing w:line="240" w:lineRule="auto"/>
        <w:ind w:hanging="720"/>
        <w:rPr>
          <w:rFonts w:ascii="Times New Roman" w:hAnsi="Times New Roman"/>
          <w:noProof/>
        </w:rPr>
      </w:pPr>
      <w:bookmarkStart w:id="3" w:name="_ENREF_3"/>
      <w:r w:rsidRPr="006D72F5">
        <w:rPr>
          <w:rFonts w:ascii="Times New Roman" w:hAnsi="Times New Roman"/>
          <w:noProof/>
        </w:rPr>
        <w:t>3.</w:t>
      </w:r>
      <w:r w:rsidRPr="006D72F5">
        <w:rPr>
          <w:rFonts w:ascii="Times New Roman" w:hAnsi="Times New Roman"/>
          <w:noProof/>
        </w:rPr>
        <w:tab/>
        <w:t xml:space="preserve">Farquhar, A., R. Fikes, and J. Rice, </w:t>
      </w:r>
      <w:r w:rsidRPr="006D72F5">
        <w:rPr>
          <w:rFonts w:ascii="Times New Roman" w:hAnsi="Times New Roman"/>
          <w:i/>
          <w:noProof/>
        </w:rPr>
        <w:t>The ontolingua server: A tool for collaborative ontology construction.</w:t>
      </w:r>
      <w:r w:rsidRPr="006D72F5">
        <w:rPr>
          <w:rFonts w:ascii="Times New Roman" w:hAnsi="Times New Roman"/>
          <w:noProof/>
        </w:rPr>
        <w:t xml:space="preserve"> International Journal of Human-Computers Studies, 1997. </w:t>
      </w:r>
      <w:r w:rsidRPr="006D72F5">
        <w:rPr>
          <w:rFonts w:ascii="Times New Roman" w:hAnsi="Times New Roman"/>
          <w:b/>
          <w:noProof/>
        </w:rPr>
        <w:t>46</w:t>
      </w:r>
      <w:r w:rsidRPr="006D72F5">
        <w:rPr>
          <w:rFonts w:ascii="Times New Roman" w:hAnsi="Times New Roman"/>
          <w:noProof/>
        </w:rPr>
        <w:t>(6): p. 707-727.</w:t>
      </w:r>
      <w:bookmarkEnd w:id="3"/>
    </w:p>
    <w:p w14:paraId="7ED8365B" w14:textId="77777777" w:rsidR="006D72F5" w:rsidRPr="006D72F5" w:rsidRDefault="006D72F5" w:rsidP="006D72F5">
      <w:pPr>
        <w:pStyle w:val="ListParagraph"/>
        <w:spacing w:line="240" w:lineRule="auto"/>
        <w:ind w:hanging="720"/>
        <w:rPr>
          <w:rFonts w:ascii="Times New Roman" w:hAnsi="Times New Roman"/>
          <w:noProof/>
        </w:rPr>
      </w:pPr>
      <w:bookmarkStart w:id="4" w:name="_ENREF_4"/>
      <w:r w:rsidRPr="006D72F5">
        <w:rPr>
          <w:rFonts w:ascii="Times New Roman" w:hAnsi="Times New Roman"/>
          <w:noProof/>
        </w:rPr>
        <w:t>4.</w:t>
      </w:r>
      <w:r w:rsidRPr="006D72F5">
        <w:rPr>
          <w:rFonts w:ascii="Times New Roman" w:hAnsi="Times New Roman"/>
          <w:noProof/>
        </w:rPr>
        <w:tab/>
        <w:t xml:space="preserve">Swartout, B., et al. </w:t>
      </w:r>
      <w:r w:rsidRPr="006D72F5">
        <w:rPr>
          <w:rFonts w:ascii="Times New Roman" w:hAnsi="Times New Roman"/>
          <w:i/>
          <w:noProof/>
        </w:rPr>
        <w:t>Ontosaurus: a tool for browsing and editing ontologies</w:t>
      </w:r>
      <w:r w:rsidRPr="006D72F5">
        <w:rPr>
          <w:rFonts w:ascii="Times New Roman" w:hAnsi="Times New Roman"/>
          <w:noProof/>
        </w:rPr>
        <w:t>. 1996.</w:t>
      </w:r>
      <w:bookmarkEnd w:id="4"/>
    </w:p>
    <w:p w14:paraId="69C756D0" w14:textId="77777777" w:rsidR="006D72F5" w:rsidRPr="006D72F5" w:rsidRDefault="006D72F5" w:rsidP="006D72F5">
      <w:pPr>
        <w:pStyle w:val="ListParagraph"/>
        <w:spacing w:line="240" w:lineRule="auto"/>
        <w:ind w:hanging="720"/>
        <w:rPr>
          <w:rFonts w:ascii="Times New Roman" w:hAnsi="Times New Roman"/>
          <w:noProof/>
        </w:rPr>
      </w:pPr>
      <w:bookmarkStart w:id="5" w:name="_ENREF_5"/>
      <w:r w:rsidRPr="006D72F5">
        <w:rPr>
          <w:rFonts w:ascii="Times New Roman" w:hAnsi="Times New Roman"/>
          <w:noProof/>
        </w:rPr>
        <w:t>5.</w:t>
      </w:r>
      <w:r w:rsidRPr="006D72F5">
        <w:rPr>
          <w:rFonts w:ascii="Times New Roman" w:hAnsi="Times New Roman"/>
          <w:noProof/>
        </w:rPr>
        <w:tab/>
        <w:t xml:space="preserve">Eklund, P., N. Roberts, and S. Green. </w:t>
      </w:r>
      <w:r w:rsidRPr="006D72F5">
        <w:rPr>
          <w:rFonts w:ascii="Times New Roman" w:hAnsi="Times New Roman"/>
          <w:i/>
          <w:noProof/>
        </w:rPr>
        <w:t>Ontorama: Browsing rdf ontologies using a hyperbolic-style browser</w:t>
      </w:r>
      <w:r w:rsidRPr="006D72F5">
        <w:rPr>
          <w:rFonts w:ascii="Times New Roman" w:hAnsi="Times New Roman"/>
          <w:noProof/>
        </w:rPr>
        <w:t>. 2002. IEEE.</w:t>
      </w:r>
      <w:bookmarkEnd w:id="5"/>
    </w:p>
    <w:p w14:paraId="2523D8AC" w14:textId="77777777" w:rsidR="006D72F5" w:rsidRPr="006D72F5" w:rsidRDefault="006D72F5" w:rsidP="006D72F5">
      <w:pPr>
        <w:pStyle w:val="ListParagraph"/>
        <w:spacing w:line="240" w:lineRule="auto"/>
        <w:ind w:hanging="720"/>
        <w:rPr>
          <w:rFonts w:ascii="Times New Roman" w:hAnsi="Times New Roman"/>
          <w:noProof/>
        </w:rPr>
      </w:pPr>
      <w:bookmarkStart w:id="6" w:name="_ENREF_6"/>
      <w:r w:rsidRPr="006D72F5">
        <w:rPr>
          <w:rFonts w:ascii="Times New Roman" w:hAnsi="Times New Roman"/>
          <w:noProof/>
        </w:rPr>
        <w:t>6.</w:t>
      </w:r>
      <w:r w:rsidRPr="006D72F5">
        <w:rPr>
          <w:rFonts w:ascii="Times New Roman" w:hAnsi="Times New Roman"/>
          <w:noProof/>
        </w:rPr>
        <w:tab/>
        <w:t xml:space="preserve">Ahmad, M.N. and R.M. Colomb, </w:t>
      </w:r>
      <w:r w:rsidRPr="006D72F5">
        <w:rPr>
          <w:rFonts w:ascii="Times New Roman" w:hAnsi="Times New Roman"/>
          <w:i/>
          <w:noProof/>
        </w:rPr>
        <w:t>Managing ontologies: a comparative study of ontology servers</w:t>
      </w:r>
      <w:r w:rsidRPr="006D72F5">
        <w:rPr>
          <w:rFonts w:ascii="Times New Roman" w:hAnsi="Times New Roman"/>
          <w:noProof/>
        </w:rPr>
        <w:t xml:space="preserve">, in </w:t>
      </w:r>
      <w:r w:rsidRPr="006D72F5">
        <w:rPr>
          <w:rFonts w:ascii="Times New Roman" w:hAnsi="Times New Roman"/>
          <w:i/>
          <w:noProof/>
        </w:rPr>
        <w:t>Proceedings of the eighteenth conference on Australasian database - Volume 63</w:t>
      </w:r>
      <w:r w:rsidRPr="006D72F5">
        <w:rPr>
          <w:rFonts w:ascii="Times New Roman" w:hAnsi="Times New Roman"/>
          <w:noProof/>
        </w:rPr>
        <w:t>2007, Australian Computer Society, Inc.: Ballarat, Victoria, Australia. p. 13-22.</w:t>
      </w:r>
      <w:bookmarkEnd w:id="6"/>
    </w:p>
    <w:p w14:paraId="1D95B0BF" w14:textId="77777777" w:rsidR="006D72F5" w:rsidRPr="006D72F5" w:rsidRDefault="006D72F5" w:rsidP="006D72F5">
      <w:pPr>
        <w:pStyle w:val="ListParagraph"/>
        <w:spacing w:line="240" w:lineRule="auto"/>
        <w:ind w:hanging="720"/>
        <w:rPr>
          <w:rFonts w:ascii="Times New Roman" w:hAnsi="Times New Roman"/>
          <w:noProof/>
        </w:rPr>
      </w:pPr>
      <w:bookmarkStart w:id="7" w:name="_ENREF_7"/>
      <w:r w:rsidRPr="006D72F5">
        <w:rPr>
          <w:rFonts w:ascii="Times New Roman" w:hAnsi="Times New Roman"/>
          <w:noProof/>
        </w:rPr>
        <w:t>7.</w:t>
      </w:r>
      <w:r w:rsidRPr="006D72F5">
        <w:rPr>
          <w:rFonts w:ascii="Times New Roman" w:hAnsi="Times New Roman"/>
          <w:noProof/>
        </w:rPr>
        <w:tab/>
        <w:t xml:space="preserve">Wilde, E. and M. Hausenblas, </w:t>
      </w:r>
      <w:r w:rsidRPr="006D72F5">
        <w:rPr>
          <w:rFonts w:ascii="Times New Roman" w:hAnsi="Times New Roman"/>
          <w:i/>
          <w:noProof/>
        </w:rPr>
        <w:t>RESTful SPARQL? You name it!: aligning SPARQL with REST and resource orientation</w:t>
      </w:r>
      <w:r w:rsidRPr="006D72F5">
        <w:rPr>
          <w:rFonts w:ascii="Times New Roman" w:hAnsi="Times New Roman"/>
          <w:noProof/>
        </w:rPr>
        <w:t xml:space="preserve">, in </w:t>
      </w:r>
      <w:r w:rsidRPr="006D72F5">
        <w:rPr>
          <w:rFonts w:ascii="Times New Roman" w:hAnsi="Times New Roman"/>
          <w:i/>
          <w:noProof/>
        </w:rPr>
        <w:t>Proceedings of the 4th Workshop on Emerging Web Services Technology</w:t>
      </w:r>
      <w:r w:rsidRPr="006D72F5">
        <w:rPr>
          <w:rFonts w:ascii="Times New Roman" w:hAnsi="Times New Roman"/>
          <w:noProof/>
        </w:rPr>
        <w:t>2009, ACM: Eindhoven, The Netherlands. p. 39-43.</w:t>
      </w:r>
      <w:bookmarkEnd w:id="7"/>
    </w:p>
    <w:p w14:paraId="2C494220" w14:textId="77777777" w:rsidR="006D72F5" w:rsidRPr="006D72F5" w:rsidRDefault="006D72F5" w:rsidP="006D72F5">
      <w:pPr>
        <w:pStyle w:val="ListParagraph"/>
        <w:spacing w:line="240" w:lineRule="auto"/>
        <w:ind w:hanging="720"/>
        <w:rPr>
          <w:rFonts w:ascii="Times New Roman" w:hAnsi="Times New Roman"/>
          <w:noProof/>
        </w:rPr>
      </w:pPr>
      <w:bookmarkStart w:id="8" w:name="_ENREF_8"/>
      <w:r w:rsidRPr="006D72F5">
        <w:rPr>
          <w:rFonts w:ascii="Times New Roman" w:hAnsi="Times New Roman"/>
          <w:noProof/>
        </w:rPr>
        <w:t>8.</w:t>
      </w:r>
      <w:r w:rsidRPr="006D72F5">
        <w:rPr>
          <w:rFonts w:ascii="Times New Roman" w:hAnsi="Times New Roman"/>
          <w:noProof/>
        </w:rPr>
        <w:tab/>
        <w:t xml:space="preserve">McBride, B., </w:t>
      </w:r>
      <w:r w:rsidRPr="006D72F5">
        <w:rPr>
          <w:rFonts w:ascii="Times New Roman" w:hAnsi="Times New Roman"/>
          <w:i/>
          <w:noProof/>
        </w:rPr>
        <w:t>Jena: A semantic web toolkit.</w:t>
      </w:r>
      <w:r w:rsidRPr="006D72F5">
        <w:rPr>
          <w:rFonts w:ascii="Times New Roman" w:hAnsi="Times New Roman"/>
          <w:noProof/>
        </w:rPr>
        <w:t xml:space="preserve"> Internet Computing, IEEE, 2002. </w:t>
      </w:r>
      <w:r w:rsidRPr="006D72F5">
        <w:rPr>
          <w:rFonts w:ascii="Times New Roman" w:hAnsi="Times New Roman"/>
          <w:b/>
          <w:noProof/>
        </w:rPr>
        <w:t>6</w:t>
      </w:r>
      <w:r w:rsidRPr="006D72F5">
        <w:rPr>
          <w:rFonts w:ascii="Times New Roman" w:hAnsi="Times New Roman"/>
          <w:noProof/>
        </w:rPr>
        <w:t>(6): p. 55-59.</w:t>
      </w:r>
      <w:bookmarkEnd w:id="8"/>
    </w:p>
    <w:p w14:paraId="4AA33249" w14:textId="12AA59F2" w:rsidR="006D72F5" w:rsidRDefault="006D72F5" w:rsidP="006D72F5">
      <w:pPr>
        <w:pStyle w:val="ListParagraph"/>
        <w:spacing w:line="240" w:lineRule="auto"/>
        <w:rPr>
          <w:rFonts w:ascii="Times New Roman" w:hAnsi="Times New Roman"/>
          <w:noProof/>
        </w:rPr>
      </w:pPr>
    </w:p>
    <w:p w14:paraId="66D25159" w14:textId="56425AD3" w:rsidR="003F01BF" w:rsidRDefault="00CD263C" w:rsidP="003F01BF">
      <w:pPr>
        <w:pStyle w:val="ListParagraph"/>
        <w:ind w:left="450"/>
        <w:jc w:val="center"/>
      </w:pPr>
      <w:r>
        <w:fldChar w:fldCharType="end"/>
      </w:r>
    </w:p>
    <w:sectPr w:rsidR="003F01BF" w:rsidSect="00904B07">
      <w:headerReference w:type="default" r:id="rId59"/>
      <w:footerReference w:type="default" r:id="rId60"/>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endnote w:type="separator" w:id="-1">
    <w:p w14:paraId="71A5EE02" w14:textId="77777777" w:rsidR="00A023BE" w:rsidRDefault="00A023BE" w:rsidP="00365A2E">
      <w:pPr>
        <w:spacing w:line="240" w:lineRule="auto"/>
      </w:pPr>
      <w:r>
        <w:separator/>
      </w:r>
    </w:p>
  </w:endnote>
  <w:endnote w:type="continuationSeparator" w:id="0">
    <w:p w14:paraId="3399153F" w14:textId="77777777" w:rsidR="00A023BE" w:rsidRDefault="00A023BE" w:rsidP="00365A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8578889"/>
      <w:docPartObj>
        <w:docPartGallery w:val="Page Numbers (Bottom of Page)"/>
        <w:docPartUnique/>
      </w:docPartObj>
    </w:sdtPr>
    <w:sdtContent>
      <w:p w14:paraId="1C45512B" w14:textId="77777777" w:rsidR="00A023BE" w:rsidRDefault="00A023BE" w:rsidP="00656ABA">
        <w:pPr>
          <w:pStyle w:val="Footer"/>
          <w:spacing w:line="240" w:lineRule="auto"/>
          <w:contextualSpacing/>
          <w:jc w:val="center"/>
        </w:pPr>
        <w:r>
          <w:fldChar w:fldCharType="begin"/>
        </w:r>
        <w:r>
          <w:instrText xml:space="preserve"> PAGE   \* MERGEFORMAT </w:instrText>
        </w:r>
        <w:r>
          <w:fldChar w:fldCharType="separate"/>
        </w:r>
        <w:r w:rsidR="00C41DC9">
          <w:rPr>
            <w:noProof/>
          </w:rPr>
          <w:t>vii</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4A0696" w14:textId="77777777" w:rsidR="00A023BE" w:rsidRDefault="00A023BE" w:rsidP="00656ABA">
    <w:pPr>
      <w:pStyle w:val="Footer"/>
      <w:spacing w:line="240" w:lineRule="auto"/>
      <w:contextualSpacing/>
      <w:jc w:val="center"/>
    </w:pPr>
    <w:r>
      <w:fldChar w:fldCharType="begin"/>
    </w:r>
    <w:r>
      <w:instrText xml:space="preserve"> PAGE   \* MERGEFORMAT </w:instrText>
    </w:r>
    <w:r>
      <w:fldChar w:fldCharType="separate"/>
    </w:r>
    <w:r w:rsidR="00C41DC9">
      <w:rPr>
        <w:noProof/>
      </w:rPr>
      <w:t>12</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footnote w:type="separator" w:id="-1">
    <w:p w14:paraId="425BF317" w14:textId="77777777" w:rsidR="00A023BE" w:rsidRDefault="00A023BE" w:rsidP="00365A2E">
      <w:pPr>
        <w:spacing w:line="240" w:lineRule="auto"/>
      </w:pPr>
      <w:r>
        <w:separator/>
      </w:r>
    </w:p>
  </w:footnote>
  <w:footnote w:type="continuationSeparator" w:id="0">
    <w:p w14:paraId="25033549" w14:textId="77777777" w:rsidR="00A023BE" w:rsidRDefault="00A023BE" w:rsidP="00365A2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A83379" w14:textId="77777777" w:rsidR="00A023BE" w:rsidRDefault="00A023B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523F8B" w14:textId="77777777" w:rsidR="00A023BE" w:rsidRDefault="00A023B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F14359"/>
    <w:multiLevelType w:val="multilevel"/>
    <w:tmpl w:val="C61EF56E"/>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2">
    <w:nsid w:val="0CA96CBF"/>
    <w:multiLevelType w:val="hybridMultilevel"/>
    <w:tmpl w:val="635E95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282144"/>
    <w:multiLevelType w:val="hybridMultilevel"/>
    <w:tmpl w:val="CB46CF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402F7F7F"/>
    <w:multiLevelType w:val="hybridMultilevel"/>
    <w:tmpl w:val="05A607A4"/>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5">
    <w:nsid w:val="474F7685"/>
    <w:multiLevelType w:val="hybridMultilevel"/>
    <w:tmpl w:val="25EAC4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0B025A0"/>
    <w:multiLevelType w:val="hybridMultilevel"/>
    <w:tmpl w:val="9516E6D8"/>
    <w:lvl w:ilvl="0" w:tplc="04090001">
      <w:start w:val="1"/>
      <w:numFmt w:val="bullet"/>
      <w:lvlText w:val=""/>
      <w:lvlJc w:val="left"/>
      <w:pPr>
        <w:ind w:left="1170" w:hanging="360"/>
      </w:pPr>
      <w:rPr>
        <w:rFonts w:ascii="Symbol" w:hAnsi="Symbol" w:hint="default"/>
      </w:rPr>
    </w:lvl>
    <w:lvl w:ilvl="1" w:tplc="04090003" w:tentative="1">
      <w:start w:val="1"/>
      <w:numFmt w:val="bullet"/>
      <w:lvlText w:val="o"/>
      <w:lvlJc w:val="left"/>
      <w:pPr>
        <w:ind w:left="1890" w:hanging="360"/>
      </w:pPr>
      <w:rPr>
        <w:rFonts w:ascii="Courier New" w:hAnsi="Courier New" w:hint="default"/>
      </w:rPr>
    </w:lvl>
    <w:lvl w:ilvl="2" w:tplc="04090005" w:tentative="1">
      <w:start w:val="1"/>
      <w:numFmt w:val="bullet"/>
      <w:lvlText w:val=""/>
      <w:lvlJc w:val="left"/>
      <w:pPr>
        <w:ind w:left="2610" w:hanging="360"/>
      </w:pPr>
      <w:rPr>
        <w:rFonts w:ascii="Wingdings" w:hAnsi="Wingdings" w:hint="default"/>
      </w:rPr>
    </w:lvl>
    <w:lvl w:ilvl="3" w:tplc="04090001" w:tentative="1">
      <w:start w:val="1"/>
      <w:numFmt w:val="bullet"/>
      <w:lvlText w:val=""/>
      <w:lvlJc w:val="left"/>
      <w:pPr>
        <w:ind w:left="3330" w:hanging="360"/>
      </w:pPr>
      <w:rPr>
        <w:rFonts w:ascii="Symbol" w:hAnsi="Symbol" w:hint="default"/>
      </w:rPr>
    </w:lvl>
    <w:lvl w:ilvl="4" w:tplc="04090003" w:tentative="1">
      <w:start w:val="1"/>
      <w:numFmt w:val="bullet"/>
      <w:lvlText w:val="o"/>
      <w:lvlJc w:val="left"/>
      <w:pPr>
        <w:ind w:left="4050" w:hanging="360"/>
      </w:pPr>
      <w:rPr>
        <w:rFonts w:ascii="Courier New" w:hAnsi="Courier New" w:hint="default"/>
      </w:rPr>
    </w:lvl>
    <w:lvl w:ilvl="5" w:tplc="04090005" w:tentative="1">
      <w:start w:val="1"/>
      <w:numFmt w:val="bullet"/>
      <w:lvlText w:val=""/>
      <w:lvlJc w:val="left"/>
      <w:pPr>
        <w:ind w:left="4770" w:hanging="360"/>
      </w:pPr>
      <w:rPr>
        <w:rFonts w:ascii="Wingdings" w:hAnsi="Wingdings" w:hint="default"/>
      </w:rPr>
    </w:lvl>
    <w:lvl w:ilvl="6" w:tplc="04090001" w:tentative="1">
      <w:start w:val="1"/>
      <w:numFmt w:val="bullet"/>
      <w:lvlText w:val=""/>
      <w:lvlJc w:val="left"/>
      <w:pPr>
        <w:ind w:left="5490" w:hanging="360"/>
      </w:pPr>
      <w:rPr>
        <w:rFonts w:ascii="Symbol" w:hAnsi="Symbol" w:hint="default"/>
      </w:rPr>
    </w:lvl>
    <w:lvl w:ilvl="7" w:tplc="04090003" w:tentative="1">
      <w:start w:val="1"/>
      <w:numFmt w:val="bullet"/>
      <w:lvlText w:val="o"/>
      <w:lvlJc w:val="left"/>
      <w:pPr>
        <w:ind w:left="6210" w:hanging="360"/>
      </w:pPr>
      <w:rPr>
        <w:rFonts w:ascii="Courier New" w:hAnsi="Courier New" w:hint="default"/>
      </w:rPr>
    </w:lvl>
    <w:lvl w:ilvl="8" w:tplc="04090005" w:tentative="1">
      <w:start w:val="1"/>
      <w:numFmt w:val="bullet"/>
      <w:lvlText w:val=""/>
      <w:lvlJc w:val="left"/>
      <w:pPr>
        <w:ind w:left="6930" w:hanging="360"/>
      </w:pPr>
      <w:rPr>
        <w:rFonts w:ascii="Wingdings" w:hAnsi="Wingdings" w:hint="default"/>
      </w:rPr>
    </w:lvl>
  </w:abstractNum>
  <w:abstractNum w:abstractNumId="7">
    <w:nsid w:val="5D7A64D0"/>
    <w:multiLevelType w:val="hybridMultilevel"/>
    <w:tmpl w:val="74D810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705371C6"/>
    <w:multiLevelType w:val="hybridMultilevel"/>
    <w:tmpl w:val="F11C43D0"/>
    <w:lvl w:ilvl="0" w:tplc="04090001">
      <w:start w:val="1"/>
      <w:numFmt w:val="bullet"/>
      <w:lvlText w:val=""/>
      <w:lvlJc w:val="left"/>
      <w:pPr>
        <w:ind w:left="1125" w:hanging="360"/>
      </w:pPr>
      <w:rPr>
        <w:rFonts w:ascii="Symbol" w:hAnsi="Symbol" w:hint="default"/>
      </w:rPr>
    </w:lvl>
    <w:lvl w:ilvl="1" w:tplc="04090003" w:tentative="1">
      <w:start w:val="1"/>
      <w:numFmt w:val="bullet"/>
      <w:lvlText w:val="o"/>
      <w:lvlJc w:val="left"/>
      <w:pPr>
        <w:ind w:left="1845" w:hanging="360"/>
      </w:pPr>
      <w:rPr>
        <w:rFonts w:ascii="Courier New" w:hAnsi="Courier New" w:cs="Courier New" w:hint="default"/>
      </w:rPr>
    </w:lvl>
    <w:lvl w:ilvl="2" w:tplc="04090005" w:tentative="1">
      <w:start w:val="1"/>
      <w:numFmt w:val="bullet"/>
      <w:lvlText w:val=""/>
      <w:lvlJc w:val="left"/>
      <w:pPr>
        <w:ind w:left="2565" w:hanging="360"/>
      </w:pPr>
      <w:rPr>
        <w:rFonts w:ascii="Wingdings" w:hAnsi="Wingdings" w:hint="default"/>
      </w:rPr>
    </w:lvl>
    <w:lvl w:ilvl="3" w:tplc="04090001" w:tentative="1">
      <w:start w:val="1"/>
      <w:numFmt w:val="bullet"/>
      <w:lvlText w:val=""/>
      <w:lvlJc w:val="left"/>
      <w:pPr>
        <w:ind w:left="3285" w:hanging="360"/>
      </w:pPr>
      <w:rPr>
        <w:rFonts w:ascii="Symbol" w:hAnsi="Symbol" w:hint="default"/>
      </w:rPr>
    </w:lvl>
    <w:lvl w:ilvl="4" w:tplc="04090003" w:tentative="1">
      <w:start w:val="1"/>
      <w:numFmt w:val="bullet"/>
      <w:lvlText w:val="o"/>
      <w:lvlJc w:val="left"/>
      <w:pPr>
        <w:ind w:left="4005" w:hanging="360"/>
      </w:pPr>
      <w:rPr>
        <w:rFonts w:ascii="Courier New" w:hAnsi="Courier New" w:cs="Courier New" w:hint="default"/>
      </w:rPr>
    </w:lvl>
    <w:lvl w:ilvl="5" w:tplc="04090005" w:tentative="1">
      <w:start w:val="1"/>
      <w:numFmt w:val="bullet"/>
      <w:lvlText w:val=""/>
      <w:lvlJc w:val="left"/>
      <w:pPr>
        <w:ind w:left="4725" w:hanging="360"/>
      </w:pPr>
      <w:rPr>
        <w:rFonts w:ascii="Wingdings" w:hAnsi="Wingdings" w:hint="default"/>
      </w:rPr>
    </w:lvl>
    <w:lvl w:ilvl="6" w:tplc="04090001" w:tentative="1">
      <w:start w:val="1"/>
      <w:numFmt w:val="bullet"/>
      <w:lvlText w:val=""/>
      <w:lvlJc w:val="left"/>
      <w:pPr>
        <w:ind w:left="5445" w:hanging="360"/>
      </w:pPr>
      <w:rPr>
        <w:rFonts w:ascii="Symbol" w:hAnsi="Symbol" w:hint="default"/>
      </w:rPr>
    </w:lvl>
    <w:lvl w:ilvl="7" w:tplc="04090003" w:tentative="1">
      <w:start w:val="1"/>
      <w:numFmt w:val="bullet"/>
      <w:lvlText w:val="o"/>
      <w:lvlJc w:val="left"/>
      <w:pPr>
        <w:ind w:left="6165" w:hanging="360"/>
      </w:pPr>
      <w:rPr>
        <w:rFonts w:ascii="Courier New" w:hAnsi="Courier New" w:cs="Courier New" w:hint="default"/>
      </w:rPr>
    </w:lvl>
    <w:lvl w:ilvl="8" w:tplc="04090005" w:tentative="1">
      <w:start w:val="1"/>
      <w:numFmt w:val="bullet"/>
      <w:lvlText w:val=""/>
      <w:lvlJc w:val="left"/>
      <w:pPr>
        <w:ind w:left="6885" w:hanging="360"/>
      </w:pPr>
      <w:rPr>
        <w:rFonts w:ascii="Wingdings" w:hAnsi="Wingdings" w:hint="default"/>
      </w:rPr>
    </w:lvl>
  </w:abstractNum>
  <w:abstractNum w:abstractNumId="9">
    <w:nsid w:val="728C4751"/>
    <w:multiLevelType w:val="hybridMultilevel"/>
    <w:tmpl w:val="50D8F3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4F06063"/>
    <w:multiLevelType w:val="multilevel"/>
    <w:tmpl w:val="F3442DF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785A5A89"/>
    <w:multiLevelType w:val="hybridMultilevel"/>
    <w:tmpl w:val="0BBEB612"/>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hint="default"/>
      </w:rPr>
    </w:lvl>
    <w:lvl w:ilvl="8" w:tplc="04090005" w:tentative="1">
      <w:start w:val="1"/>
      <w:numFmt w:val="bullet"/>
      <w:lvlText w:val=""/>
      <w:lvlJc w:val="left"/>
      <w:pPr>
        <w:ind w:left="7380" w:hanging="360"/>
      </w:pPr>
      <w:rPr>
        <w:rFonts w:ascii="Wingdings" w:hAnsi="Wingdings" w:hint="default"/>
      </w:rPr>
    </w:lvl>
  </w:abstractNum>
  <w:num w:numId="1">
    <w:abstractNumId w:val="5"/>
  </w:num>
  <w:num w:numId="2">
    <w:abstractNumId w:val="2"/>
  </w:num>
  <w:num w:numId="3">
    <w:abstractNumId w:val="6"/>
  </w:num>
  <w:num w:numId="4">
    <w:abstractNumId w:val="7"/>
  </w:num>
  <w:num w:numId="5">
    <w:abstractNumId w:val="9"/>
  </w:num>
  <w:num w:numId="6">
    <w:abstractNumId w:val="4"/>
  </w:num>
  <w:num w:numId="7">
    <w:abstractNumId w:val="11"/>
  </w:num>
  <w:num w:numId="8">
    <w:abstractNumId w:val="10"/>
  </w:num>
  <w:num w:numId="9">
    <w:abstractNumId w:val="8"/>
  </w:num>
  <w:num w:numId="10">
    <w:abstractNumId w:val="0"/>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0da0vvzexxt5letx2ixxwtisvdzfzax0ft2&quot;&gt;RestInterfaceLib&lt;record-ids&gt;&lt;item&gt;3&lt;/item&gt;&lt;item&gt;4&lt;/item&gt;&lt;item&gt;6&lt;/item&gt;&lt;item&gt;10&lt;/item&gt;&lt;item&gt;11&lt;/item&gt;&lt;item&gt;12&lt;/item&gt;&lt;item&gt;13&lt;/item&gt;&lt;item&gt;14&lt;/item&gt;&lt;/record-ids&gt;&lt;/item&gt;&lt;/Libraries&gt;"/>
  </w:docVars>
  <w:rsids>
    <w:rsidRoot w:val="00717030"/>
    <w:rsid w:val="000004CB"/>
    <w:rsid w:val="0000155F"/>
    <w:rsid w:val="00002510"/>
    <w:rsid w:val="000228DF"/>
    <w:rsid w:val="000233E7"/>
    <w:rsid w:val="00030C5E"/>
    <w:rsid w:val="000322CD"/>
    <w:rsid w:val="000505B3"/>
    <w:rsid w:val="0006744D"/>
    <w:rsid w:val="000744D4"/>
    <w:rsid w:val="00083201"/>
    <w:rsid w:val="00090259"/>
    <w:rsid w:val="000A6425"/>
    <w:rsid w:val="000D2BF2"/>
    <w:rsid w:val="000D6363"/>
    <w:rsid w:val="000E68A1"/>
    <w:rsid w:val="000E6B34"/>
    <w:rsid w:val="000E6B8F"/>
    <w:rsid w:val="000F3565"/>
    <w:rsid w:val="00103E11"/>
    <w:rsid w:val="0011166A"/>
    <w:rsid w:val="00111CB1"/>
    <w:rsid w:val="001120B4"/>
    <w:rsid w:val="00122346"/>
    <w:rsid w:val="00132C54"/>
    <w:rsid w:val="00133A1D"/>
    <w:rsid w:val="00134A99"/>
    <w:rsid w:val="00137632"/>
    <w:rsid w:val="00137655"/>
    <w:rsid w:val="00140A8A"/>
    <w:rsid w:val="00141FE5"/>
    <w:rsid w:val="001662D2"/>
    <w:rsid w:val="00171DF1"/>
    <w:rsid w:val="0018352D"/>
    <w:rsid w:val="00191265"/>
    <w:rsid w:val="00194CAF"/>
    <w:rsid w:val="001A1602"/>
    <w:rsid w:val="001A6776"/>
    <w:rsid w:val="001A7B4E"/>
    <w:rsid w:val="001B17D1"/>
    <w:rsid w:val="001C589D"/>
    <w:rsid w:val="001D0B6A"/>
    <w:rsid w:val="001D4712"/>
    <w:rsid w:val="001D7A32"/>
    <w:rsid w:val="001F3F70"/>
    <w:rsid w:val="0020627F"/>
    <w:rsid w:val="00211D4D"/>
    <w:rsid w:val="002124AE"/>
    <w:rsid w:val="00230F76"/>
    <w:rsid w:val="00235B8A"/>
    <w:rsid w:val="00241D68"/>
    <w:rsid w:val="00244689"/>
    <w:rsid w:val="00245283"/>
    <w:rsid w:val="00247719"/>
    <w:rsid w:val="002606AF"/>
    <w:rsid w:val="002647A7"/>
    <w:rsid w:val="00273465"/>
    <w:rsid w:val="00283E95"/>
    <w:rsid w:val="002847E1"/>
    <w:rsid w:val="00293AEA"/>
    <w:rsid w:val="002C210E"/>
    <w:rsid w:val="002C24D3"/>
    <w:rsid w:val="002C2FD0"/>
    <w:rsid w:val="002C44AC"/>
    <w:rsid w:val="002C72FF"/>
    <w:rsid w:val="002C7A45"/>
    <w:rsid w:val="002E3EF7"/>
    <w:rsid w:val="002F2D82"/>
    <w:rsid w:val="002F4784"/>
    <w:rsid w:val="0030051C"/>
    <w:rsid w:val="00301F5C"/>
    <w:rsid w:val="00305A59"/>
    <w:rsid w:val="00311F45"/>
    <w:rsid w:val="0032311A"/>
    <w:rsid w:val="0032763B"/>
    <w:rsid w:val="00327F08"/>
    <w:rsid w:val="0035078F"/>
    <w:rsid w:val="00351591"/>
    <w:rsid w:val="00352414"/>
    <w:rsid w:val="0035290E"/>
    <w:rsid w:val="00355602"/>
    <w:rsid w:val="00360FDC"/>
    <w:rsid w:val="00362578"/>
    <w:rsid w:val="00365A2E"/>
    <w:rsid w:val="00366514"/>
    <w:rsid w:val="00374131"/>
    <w:rsid w:val="00374B68"/>
    <w:rsid w:val="0037753D"/>
    <w:rsid w:val="003917A4"/>
    <w:rsid w:val="00392550"/>
    <w:rsid w:val="0039309B"/>
    <w:rsid w:val="00394C2B"/>
    <w:rsid w:val="00395924"/>
    <w:rsid w:val="003A2FF0"/>
    <w:rsid w:val="003B2E1C"/>
    <w:rsid w:val="003B3DBC"/>
    <w:rsid w:val="003C6ECF"/>
    <w:rsid w:val="003D0C73"/>
    <w:rsid w:val="003D304C"/>
    <w:rsid w:val="003E19B0"/>
    <w:rsid w:val="003F01BF"/>
    <w:rsid w:val="00407AA2"/>
    <w:rsid w:val="00410D68"/>
    <w:rsid w:val="00412354"/>
    <w:rsid w:val="004227CF"/>
    <w:rsid w:val="00424E67"/>
    <w:rsid w:val="00430CBC"/>
    <w:rsid w:val="00442710"/>
    <w:rsid w:val="0045019E"/>
    <w:rsid w:val="004562EF"/>
    <w:rsid w:val="00460E35"/>
    <w:rsid w:val="00475346"/>
    <w:rsid w:val="0048200A"/>
    <w:rsid w:val="00482126"/>
    <w:rsid w:val="00496D17"/>
    <w:rsid w:val="00496E8C"/>
    <w:rsid w:val="0049744D"/>
    <w:rsid w:val="004A42D1"/>
    <w:rsid w:val="004B7A56"/>
    <w:rsid w:val="004B7C3C"/>
    <w:rsid w:val="004C2740"/>
    <w:rsid w:val="004C607B"/>
    <w:rsid w:val="004D57E5"/>
    <w:rsid w:val="004E33D0"/>
    <w:rsid w:val="004F0068"/>
    <w:rsid w:val="0050046B"/>
    <w:rsid w:val="005028FF"/>
    <w:rsid w:val="00504C79"/>
    <w:rsid w:val="00505C93"/>
    <w:rsid w:val="00510EE8"/>
    <w:rsid w:val="005171D0"/>
    <w:rsid w:val="005201A0"/>
    <w:rsid w:val="0052031D"/>
    <w:rsid w:val="00521F71"/>
    <w:rsid w:val="005258B3"/>
    <w:rsid w:val="005354A8"/>
    <w:rsid w:val="00543534"/>
    <w:rsid w:val="005436EA"/>
    <w:rsid w:val="005523CE"/>
    <w:rsid w:val="005530AF"/>
    <w:rsid w:val="005561C5"/>
    <w:rsid w:val="005645B4"/>
    <w:rsid w:val="00580E8C"/>
    <w:rsid w:val="00583E1E"/>
    <w:rsid w:val="00586824"/>
    <w:rsid w:val="005873D8"/>
    <w:rsid w:val="00591D61"/>
    <w:rsid w:val="00595E1D"/>
    <w:rsid w:val="005A2084"/>
    <w:rsid w:val="005A690C"/>
    <w:rsid w:val="005C2BDC"/>
    <w:rsid w:val="005C49F8"/>
    <w:rsid w:val="005C4F9D"/>
    <w:rsid w:val="005C50E5"/>
    <w:rsid w:val="005E1AA0"/>
    <w:rsid w:val="005E1AEC"/>
    <w:rsid w:val="005E5403"/>
    <w:rsid w:val="005F3302"/>
    <w:rsid w:val="006035DF"/>
    <w:rsid w:val="006059EF"/>
    <w:rsid w:val="00620B8F"/>
    <w:rsid w:val="00620E22"/>
    <w:rsid w:val="00621681"/>
    <w:rsid w:val="00621F5B"/>
    <w:rsid w:val="00623E94"/>
    <w:rsid w:val="00626D55"/>
    <w:rsid w:val="00627385"/>
    <w:rsid w:val="006339E1"/>
    <w:rsid w:val="0064355D"/>
    <w:rsid w:val="0064557B"/>
    <w:rsid w:val="00655E5C"/>
    <w:rsid w:val="00656ABA"/>
    <w:rsid w:val="00673CD5"/>
    <w:rsid w:val="00674BA2"/>
    <w:rsid w:val="00680C70"/>
    <w:rsid w:val="0068591C"/>
    <w:rsid w:val="00687A6E"/>
    <w:rsid w:val="00693B4D"/>
    <w:rsid w:val="006A7050"/>
    <w:rsid w:val="006B3AB9"/>
    <w:rsid w:val="006B3E30"/>
    <w:rsid w:val="006C4BAB"/>
    <w:rsid w:val="006D222F"/>
    <w:rsid w:val="006D31D9"/>
    <w:rsid w:val="006D3346"/>
    <w:rsid w:val="006D72F5"/>
    <w:rsid w:val="006E3AD8"/>
    <w:rsid w:val="0070210D"/>
    <w:rsid w:val="00703AFB"/>
    <w:rsid w:val="00706A26"/>
    <w:rsid w:val="0070723C"/>
    <w:rsid w:val="00712B32"/>
    <w:rsid w:val="00717030"/>
    <w:rsid w:val="00717726"/>
    <w:rsid w:val="00720198"/>
    <w:rsid w:val="0072041D"/>
    <w:rsid w:val="0072057B"/>
    <w:rsid w:val="00721268"/>
    <w:rsid w:val="007345B1"/>
    <w:rsid w:val="00734DFF"/>
    <w:rsid w:val="00740972"/>
    <w:rsid w:val="00741C8A"/>
    <w:rsid w:val="00742863"/>
    <w:rsid w:val="00743B14"/>
    <w:rsid w:val="007503F6"/>
    <w:rsid w:val="0075266B"/>
    <w:rsid w:val="0075504D"/>
    <w:rsid w:val="007629B8"/>
    <w:rsid w:val="00775E60"/>
    <w:rsid w:val="0078247B"/>
    <w:rsid w:val="007964F9"/>
    <w:rsid w:val="007A06E1"/>
    <w:rsid w:val="007A1477"/>
    <w:rsid w:val="007C6167"/>
    <w:rsid w:val="007D193A"/>
    <w:rsid w:val="007E4961"/>
    <w:rsid w:val="007E7595"/>
    <w:rsid w:val="007F321E"/>
    <w:rsid w:val="007F4004"/>
    <w:rsid w:val="007F6A51"/>
    <w:rsid w:val="007F7B3B"/>
    <w:rsid w:val="00802639"/>
    <w:rsid w:val="00805A27"/>
    <w:rsid w:val="00806AFB"/>
    <w:rsid w:val="008211A7"/>
    <w:rsid w:val="00830E64"/>
    <w:rsid w:val="0084744A"/>
    <w:rsid w:val="00850495"/>
    <w:rsid w:val="00856603"/>
    <w:rsid w:val="00857655"/>
    <w:rsid w:val="0086536B"/>
    <w:rsid w:val="00867210"/>
    <w:rsid w:val="008763E8"/>
    <w:rsid w:val="008767F9"/>
    <w:rsid w:val="0087750C"/>
    <w:rsid w:val="00880C57"/>
    <w:rsid w:val="00882201"/>
    <w:rsid w:val="008840D4"/>
    <w:rsid w:val="00892C19"/>
    <w:rsid w:val="008948F2"/>
    <w:rsid w:val="008B5A44"/>
    <w:rsid w:val="008B6ACB"/>
    <w:rsid w:val="008C4FC6"/>
    <w:rsid w:val="008D3628"/>
    <w:rsid w:val="008D5A1C"/>
    <w:rsid w:val="008D64BC"/>
    <w:rsid w:val="008E18C2"/>
    <w:rsid w:val="008F49A9"/>
    <w:rsid w:val="0090023E"/>
    <w:rsid w:val="0090199A"/>
    <w:rsid w:val="00904B07"/>
    <w:rsid w:val="009152AA"/>
    <w:rsid w:val="00920C70"/>
    <w:rsid w:val="0092427F"/>
    <w:rsid w:val="00951091"/>
    <w:rsid w:val="009610ED"/>
    <w:rsid w:val="009723DC"/>
    <w:rsid w:val="0097399D"/>
    <w:rsid w:val="0097692C"/>
    <w:rsid w:val="00981F5A"/>
    <w:rsid w:val="00982E77"/>
    <w:rsid w:val="00991737"/>
    <w:rsid w:val="00992D7C"/>
    <w:rsid w:val="00996FA7"/>
    <w:rsid w:val="009A1C8F"/>
    <w:rsid w:val="009C4713"/>
    <w:rsid w:val="009D27F1"/>
    <w:rsid w:val="00A023BE"/>
    <w:rsid w:val="00A042F0"/>
    <w:rsid w:val="00A150A4"/>
    <w:rsid w:val="00A16499"/>
    <w:rsid w:val="00A413D9"/>
    <w:rsid w:val="00A41C35"/>
    <w:rsid w:val="00A45004"/>
    <w:rsid w:val="00A458A1"/>
    <w:rsid w:val="00A5137B"/>
    <w:rsid w:val="00A5420F"/>
    <w:rsid w:val="00A55C4D"/>
    <w:rsid w:val="00A60C76"/>
    <w:rsid w:val="00A672DD"/>
    <w:rsid w:val="00A712F4"/>
    <w:rsid w:val="00A75C42"/>
    <w:rsid w:val="00A86596"/>
    <w:rsid w:val="00A94E7D"/>
    <w:rsid w:val="00A9595C"/>
    <w:rsid w:val="00AA03A6"/>
    <w:rsid w:val="00AA3188"/>
    <w:rsid w:val="00AC0347"/>
    <w:rsid w:val="00AC5D19"/>
    <w:rsid w:val="00AD4DDA"/>
    <w:rsid w:val="00AD5BBB"/>
    <w:rsid w:val="00B03561"/>
    <w:rsid w:val="00B05993"/>
    <w:rsid w:val="00B1170E"/>
    <w:rsid w:val="00B12D67"/>
    <w:rsid w:val="00B133F3"/>
    <w:rsid w:val="00B17A24"/>
    <w:rsid w:val="00B20B36"/>
    <w:rsid w:val="00B21048"/>
    <w:rsid w:val="00B2778E"/>
    <w:rsid w:val="00B3243E"/>
    <w:rsid w:val="00B343AE"/>
    <w:rsid w:val="00B344B4"/>
    <w:rsid w:val="00B36D6A"/>
    <w:rsid w:val="00B376D9"/>
    <w:rsid w:val="00B47D4B"/>
    <w:rsid w:val="00B53003"/>
    <w:rsid w:val="00B56CBA"/>
    <w:rsid w:val="00B63739"/>
    <w:rsid w:val="00B67364"/>
    <w:rsid w:val="00B746BE"/>
    <w:rsid w:val="00B75FB4"/>
    <w:rsid w:val="00B81415"/>
    <w:rsid w:val="00B824C1"/>
    <w:rsid w:val="00B859BF"/>
    <w:rsid w:val="00BB47F9"/>
    <w:rsid w:val="00BC6BEC"/>
    <w:rsid w:val="00BD7C45"/>
    <w:rsid w:val="00BE2357"/>
    <w:rsid w:val="00BE6849"/>
    <w:rsid w:val="00C04C85"/>
    <w:rsid w:val="00C0792E"/>
    <w:rsid w:val="00C22386"/>
    <w:rsid w:val="00C23860"/>
    <w:rsid w:val="00C2678C"/>
    <w:rsid w:val="00C3388A"/>
    <w:rsid w:val="00C35924"/>
    <w:rsid w:val="00C376B4"/>
    <w:rsid w:val="00C41DC9"/>
    <w:rsid w:val="00C45F05"/>
    <w:rsid w:val="00C51010"/>
    <w:rsid w:val="00C5405A"/>
    <w:rsid w:val="00C66327"/>
    <w:rsid w:val="00C6699F"/>
    <w:rsid w:val="00C66B24"/>
    <w:rsid w:val="00C92767"/>
    <w:rsid w:val="00C92F24"/>
    <w:rsid w:val="00CA450C"/>
    <w:rsid w:val="00CB0F3D"/>
    <w:rsid w:val="00CB6293"/>
    <w:rsid w:val="00CC25D9"/>
    <w:rsid w:val="00CC30B3"/>
    <w:rsid w:val="00CD263C"/>
    <w:rsid w:val="00CD4325"/>
    <w:rsid w:val="00CE2B72"/>
    <w:rsid w:val="00CE5276"/>
    <w:rsid w:val="00CE6970"/>
    <w:rsid w:val="00CE6EEB"/>
    <w:rsid w:val="00CF0260"/>
    <w:rsid w:val="00CF5347"/>
    <w:rsid w:val="00D22CB8"/>
    <w:rsid w:val="00D24A2C"/>
    <w:rsid w:val="00D24AE8"/>
    <w:rsid w:val="00D35FE6"/>
    <w:rsid w:val="00D477B5"/>
    <w:rsid w:val="00D477BA"/>
    <w:rsid w:val="00D52BF7"/>
    <w:rsid w:val="00D61563"/>
    <w:rsid w:val="00D845C3"/>
    <w:rsid w:val="00D91651"/>
    <w:rsid w:val="00D91B10"/>
    <w:rsid w:val="00D91BE1"/>
    <w:rsid w:val="00D94271"/>
    <w:rsid w:val="00D94834"/>
    <w:rsid w:val="00DA4E90"/>
    <w:rsid w:val="00DA5ED2"/>
    <w:rsid w:val="00DB479A"/>
    <w:rsid w:val="00DB67AB"/>
    <w:rsid w:val="00DC7859"/>
    <w:rsid w:val="00DD0A52"/>
    <w:rsid w:val="00DD3C2C"/>
    <w:rsid w:val="00DD5309"/>
    <w:rsid w:val="00DE002B"/>
    <w:rsid w:val="00DE0CAA"/>
    <w:rsid w:val="00E044A6"/>
    <w:rsid w:val="00E21323"/>
    <w:rsid w:val="00E2194F"/>
    <w:rsid w:val="00E33214"/>
    <w:rsid w:val="00E33E43"/>
    <w:rsid w:val="00E34ED1"/>
    <w:rsid w:val="00E35F95"/>
    <w:rsid w:val="00E37585"/>
    <w:rsid w:val="00E45A8F"/>
    <w:rsid w:val="00E45FAB"/>
    <w:rsid w:val="00E518DB"/>
    <w:rsid w:val="00E57E07"/>
    <w:rsid w:val="00E622C2"/>
    <w:rsid w:val="00E62BDD"/>
    <w:rsid w:val="00E655E1"/>
    <w:rsid w:val="00E729A0"/>
    <w:rsid w:val="00E7645A"/>
    <w:rsid w:val="00E766DD"/>
    <w:rsid w:val="00E80CA1"/>
    <w:rsid w:val="00E84CC5"/>
    <w:rsid w:val="00E91A56"/>
    <w:rsid w:val="00E968B8"/>
    <w:rsid w:val="00ED0494"/>
    <w:rsid w:val="00ED43B2"/>
    <w:rsid w:val="00EE5CC1"/>
    <w:rsid w:val="00EE7836"/>
    <w:rsid w:val="00EE78FB"/>
    <w:rsid w:val="00EF087B"/>
    <w:rsid w:val="00F111E9"/>
    <w:rsid w:val="00F120E3"/>
    <w:rsid w:val="00F14942"/>
    <w:rsid w:val="00F16FF7"/>
    <w:rsid w:val="00F202B6"/>
    <w:rsid w:val="00F20357"/>
    <w:rsid w:val="00F23DF0"/>
    <w:rsid w:val="00F24D55"/>
    <w:rsid w:val="00F31E71"/>
    <w:rsid w:val="00F416FF"/>
    <w:rsid w:val="00F47EC1"/>
    <w:rsid w:val="00F50033"/>
    <w:rsid w:val="00F71429"/>
    <w:rsid w:val="00F72228"/>
    <w:rsid w:val="00F7797C"/>
    <w:rsid w:val="00F83010"/>
    <w:rsid w:val="00F8337C"/>
    <w:rsid w:val="00F8347C"/>
    <w:rsid w:val="00F8579B"/>
    <w:rsid w:val="00F9383F"/>
    <w:rsid w:val="00F94319"/>
    <w:rsid w:val="00FC2E6E"/>
    <w:rsid w:val="00FC31BC"/>
    <w:rsid w:val="00FE65A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rules v:ext="edit">
        <o:r id="V:Rule5" type="connector" idref="#Straight Arrow Connector 7"/>
        <o:r id="V:Rule6" type="connector" idref="#Straight Arrow Connector 17"/>
        <o:r id="V:Rule7" type="connector" idref="#_x0000_s1060"/>
        <o:r id="V:Rule8" type="connector" idref="#_x0000_s1059"/>
      </o:rules>
    </o:shapelayout>
  </w:shapeDefaults>
  <w:decimalSymbol w:val="."/>
  <w:listSeparator w:val=","/>
  <w14:docId w14:val="12662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48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E7836"/>
    <w:rPr>
      <w:sz w:val="24"/>
    </w:rPr>
  </w:style>
  <w:style w:type="paragraph" w:styleId="Heading1">
    <w:name w:val="heading 1"/>
    <w:basedOn w:val="Normal"/>
    <w:next w:val="Normal"/>
    <w:link w:val="Heading1Char"/>
    <w:uiPriority w:val="9"/>
    <w:qFormat/>
    <w:rsid w:val="00687A6E"/>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65A2E"/>
    <w:pPr>
      <w:tabs>
        <w:tab w:val="center" w:pos="4680"/>
        <w:tab w:val="right" w:pos="9360"/>
      </w:tabs>
    </w:pPr>
  </w:style>
  <w:style w:type="character" w:customStyle="1" w:styleId="HeaderChar">
    <w:name w:val="Header Char"/>
    <w:basedOn w:val="DefaultParagraphFont"/>
    <w:link w:val="Header"/>
    <w:uiPriority w:val="99"/>
    <w:rsid w:val="00365A2E"/>
    <w:rPr>
      <w:sz w:val="24"/>
    </w:rPr>
  </w:style>
  <w:style w:type="paragraph" w:styleId="Footer">
    <w:name w:val="footer"/>
    <w:basedOn w:val="Normal"/>
    <w:link w:val="FooterChar"/>
    <w:uiPriority w:val="99"/>
    <w:unhideWhenUsed/>
    <w:rsid w:val="00365A2E"/>
    <w:pPr>
      <w:tabs>
        <w:tab w:val="center" w:pos="4680"/>
        <w:tab w:val="right" w:pos="9360"/>
      </w:tabs>
    </w:pPr>
  </w:style>
  <w:style w:type="character" w:customStyle="1" w:styleId="FooterChar">
    <w:name w:val="Footer Char"/>
    <w:basedOn w:val="DefaultParagraphFont"/>
    <w:link w:val="Footer"/>
    <w:uiPriority w:val="99"/>
    <w:rsid w:val="00365A2E"/>
    <w:rPr>
      <w:sz w:val="24"/>
    </w:rPr>
  </w:style>
  <w:style w:type="table" w:styleId="TableGrid">
    <w:name w:val="Table Grid"/>
    <w:basedOn w:val="TableNormal"/>
    <w:uiPriority w:val="59"/>
    <w:rsid w:val="00B05993"/>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413D9"/>
    <w:rPr>
      <w:color w:val="0000FF" w:themeColor="hyperlink"/>
      <w:u w:val="single"/>
    </w:rPr>
  </w:style>
  <w:style w:type="paragraph" w:styleId="NoSpacing">
    <w:name w:val="No Spacing"/>
    <w:uiPriority w:val="1"/>
    <w:qFormat/>
    <w:rsid w:val="00D477BA"/>
    <w:pPr>
      <w:spacing w:line="240" w:lineRule="auto"/>
    </w:pPr>
    <w:rPr>
      <w:sz w:val="24"/>
    </w:rPr>
  </w:style>
  <w:style w:type="paragraph" w:styleId="ListParagraph">
    <w:name w:val="List Paragraph"/>
    <w:basedOn w:val="Normal"/>
    <w:uiPriority w:val="34"/>
    <w:qFormat/>
    <w:rsid w:val="005E1AA0"/>
    <w:pPr>
      <w:ind w:left="720"/>
      <w:contextualSpacing/>
    </w:pPr>
  </w:style>
  <w:style w:type="character" w:customStyle="1" w:styleId="Heading1Char">
    <w:name w:val="Heading 1 Char"/>
    <w:basedOn w:val="DefaultParagraphFont"/>
    <w:link w:val="Heading1"/>
    <w:uiPriority w:val="9"/>
    <w:rsid w:val="00687A6E"/>
    <w:rPr>
      <w:rFonts w:asciiTheme="majorHAnsi" w:eastAsiaTheme="majorEastAsia" w:hAnsiTheme="majorHAnsi" w:cstheme="majorBidi"/>
      <w:b/>
      <w:bCs/>
      <w:color w:val="345A8A" w:themeColor="accent1" w:themeShade="B5"/>
      <w:sz w:val="32"/>
      <w:szCs w:val="32"/>
    </w:rPr>
  </w:style>
  <w:style w:type="paragraph" w:styleId="BalloonText">
    <w:name w:val="Balloon Text"/>
    <w:basedOn w:val="Normal"/>
    <w:link w:val="BalloonTextChar"/>
    <w:uiPriority w:val="99"/>
    <w:semiHidden/>
    <w:unhideWhenUsed/>
    <w:rsid w:val="00DD530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D5309"/>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8326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3" Type="http://schemas.openxmlformats.org/officeDocument/2006/relationships/hyperlink" Target="http://../.." TargetMode="External"/><Relationship Id="rId14" Type="http://schemas.openxmlformats.org/officeDocument/2006/relationships/hyperlink" Target="http://../.." TargetMode="External"/><Relationship Id="rId15" Type="http://schemas.openxmlformats.org/officeDocument/2006/relationships/hyperlink" Target="http://../.." TargetMode="External"/><Relationship Id="rId16" Type="http://schemas.openxmlformats.org/officeDocument/2006/relationships/hyperlink" Target="http://../.." TargetMode="External"/><Relationship Id="rId17" Type="http://schemas.openxmlformats.org/officeDocument/2006/relationships/hyperlink" Target="http://../.." TargetMode="External"/><Relationship Id="rId18" Type="http://schemas.openxmlformats.org/officeDocument/2006/relationships/hyperlink" Target="http://../.." TargetMode="External"/><Relationship Id="rId19" Type="http://schemas.openxmlformats.org/officeDocument/2006/relationships/hyperlink" Target="http://../.." TargetMode="External"/><Relationship Id="rId50" Type="http://schemas.openxmlformats.org/officeDocument/2006/relationships/hyperlink" Target="http://../.." TargetMode="External"/><Relationship Id="rId51" Type="http://schemas.openxmlformats.org/officeDocument/2006/relationships/hyperlink" Target="http://../.." TargetMode="External"/><Relationship Id="rId52" Type="http://schemas.openxmlformats.org/officeDocument/2006/relationships/hyperlink" Target="http://../.." TargetMode="External"/><Relationship Id="rId53" Type="http://schemas.openxmlformats.org/officeDocument/2006/relationships/hyperlink" Target="http://../.." TargetMode="External"/><Relationship Id="rId54" Type="http://schemas.openxmlformats.org/officeDocument/2006/relationships/hyperlink" Target="http://../.." TargetMode="External"/><Relationship Id="rId55" Type="http://schemas.openxmlformats.org/officeDocument/2006/relationships/hyperlink" Target="http://../.." TargetMode="External"/><Relationship Id="rId56" Type="http://schemas.openxmlformats.org/officeDocument/2006/relationships/hyperlink" Target="http://../.." TargetMode="External"/><Relationship Id="rId57" Type="http://schemas.openxmlformats.org/officeDocument/2006/relationships/hyperlink" Target="http://../.." TargetMode="External"/><Relationship Id="rId58" Type="http://schemas.openxmlformats.org/officeDocument/2006/relationships/image" Target="media/image1.png"/><Relationship Id="rId59" Type="http://schemas.openxmlformats.org/officeDocument/2006/relationships/header" Target="header2.xml"/><Relationship Id="rId40" Type="http://schemas.openxmlformats.org/officeDocument/2006/relationships/hyperlink" Target="http://../.." TargetMode="External"/><Relationship Id="rId41" Type="http://schemas.openxmlformats.org/officeDocument/2006/relationships/hyperlink" Target="http://../.." TargetMode="External"/><Relationship Id="rId42" Type="http://schemas.openxmlformats.org/officeDocument/2006/relationships/hyperlink" Target="http://../.." TargetMode="External"/><Relationship Id="rId43" Type="http://schemas.openxmlformats.org/officeDocument/2006/relationships/hyperlink" Target="http://../.." TargetMode="External"/><Relationship Id="rId44" Type="http://schemas.openxmlformats.org/officeDocument/2006/relationships/hyperlink" Target="http://../.." TargetMode="External"/><Relationship Id="rId45" Type="http://schemas.openxmlformats.org/officeDocument/2006/relationships/hyperlink" Target="http://../.." TargetMode="External"/><Relationship Id="rId46" Type="http://schemas.openxmlformats.org/officeDocument/2006/relationships/hyperlink" Target="http://../.." TargetMode="External"/><Relationship Id="rId47" Type="http://schemas.openxmlformats.org/officeDocument/2006/relationships/hyperlink" Target="http://../.." TargetMode="External"/><Relationship Id="rId48" Type="http://schemas.openxmlformats.org/officeDocument/2006/relationships/hyperlink" Target="http://../.." TargetMode="External"/><Relationship Id="rId49" Type="http://schemas.openxmlformats.org/officeDocument/2006/relationships/hyperlink" Target="http://../.."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30" Type="http://schemas.openxmlformats.org/officeDocument/2006/relationships/hyperlink" Target="http://../.." TargetMode="External"/><Relationship Id="rId31" Type="http://schemas.openxmlformats.org/officeDocument/2006/relationships/hyperlink" Target="http://../.." TargetMode="External"/><Relationship Id="rId32" Type="http://schemas.openxmlformats.org/officeDocument/2006/relationships/hyperlink" Target="http://../.." TargetMode="External"/><Relationship Id="rId33" Type="http://schemas.openxmlformats.org/officeDocument/2006/relationships/hyperlink" Target="http://../.." TargetMode="External"/><Relationship Id="rId34" Type="http://schemas.openxmlformats.org/officeDocument/2006/relationships/hyperlink" Target="http://../.." TargetMode="External"/><Relationship Id="rId35" Type="http://schemas.openxmlformats.org/officeDocument/2006/relationships/hyperlink" Target="http://../.." TargetMode="External"/><Relationship Id="rId36" Type="http://schemas.openxmlformats.org/officeDocument/2006/relationships/hyperlink" Target="http://../.." TargetMode="External"/><Relationship Id="rId37" Type="http://schemas.openxmlformats.org/officeDocument/2006/relationships/hyperlink" Target="http://../.." TargetMode="External"/><Relationship Id="rId38" Type="http://schemas.openxmlformats.org/officeDocument/2006/relationships/hyperlink" Target="http://../.." TargetMode="External"/><Relationship Id="rId39" Type="http://schemas.openxmlformats.org/officeDocument/2006/relationships/hyperlink" Target="http://../.." TargetMode="External"/><Relationship Id="rId20" Type="http://schemas.openxmlformats.org/officeDocument/2006/relationships/hyperlink" Target="http://../.." TargetMode="External"/><Relationship Id="rId21" Type="http://schemas.openxmlformats.org/officeDocument/2006/relationships/hyperlink" Target="http://../.." TargetMode="External"/><Relationship Id="rId22" Type="http://schemas.openxmlformats.org/officeDocument/2006/relationships/hyperlink" Target="http://../.." TargetMode="External"/><Relationship Id="rId23" Type="http://schemas.openxmlformats.org/officeDocument/2006/relationships/hyperlink" Target="http://../.." TargetMode="External"/><Relationship Id="rId24" Type="http://schemas.openxmlformats.org/officeDocument/2006/relationships/hyperlink" Target="http://../.." TargetMode="External"/><Relationship Id="rId25" Type="http://schemas.openxmlformats.org/officeDocument/2006/relationships/hyperlink" Target="http://../.." TargetMode="External"/><Relationship Id="rId26" Type="http://schemas.openxmlformats.org/officeDocument/2006/relationships/hyperlink" Target="http://../.." TargetMode="External"/><Relationship Id="rId27" Type="http://schemas.openxmlformats.org/officeDocument/2006/relationships/hyperlink" Target="http://../.." TargetMode="External"/><Relationship Id="rId28" Type="http://schemas.openxmlformats.org/officeDocument/2006/relationships/hyperlink" Target="http://../.." TargetMode="External"/><Relationship Id="rId29" Type="http://schemas.openxmlformats.org/officeDocument/2006/relationships/hyperlink" Target="http://../.." TargetMode="External"/><Relationship Id="rId60" Type="http://schemas.openxmlformats.org/officeDocument/2006/relationships/footer" Target="footer2.xml"/><Relationship Id="rId61" Type="http://schemas.openxmlformats.org/officeDocument/2006/relationships/fontTable" Target="fontTable.xml"/><Relationship Id="rId62"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yperlink" Target="http://../.." TargetMode="External"/><Relationship Id="rId12" Type="http://schemas.openxmlformats.org/officeDocument/2006/relationships/hyperlink" Target="htt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23E8F5-E770-5E4C-A4DE-DA5F62F28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0</TotalTime>
  <Pages>48</Pages>
  <Words>7796</Words>
  <Characters>44442</Characters>
  <Application>Microsoft Macintosh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21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rea Montlick</dc:creator>
  <cp:lastModifiedBy>Chinmay Kale</cp:lastModifiedBy>
  <cp:revision>307</cp:revision>
  <dcterms:created xsi:type="dcterms:W3CDTF">2011-10-31T01:08:00Z</dcterms:created>
  <dcterms:modified xsi:type="dcterms:W3CDTF">2011-11-14T19:37:00Z</dcterms:modified>
</cp:coreProperties>
</file>